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94AE11" w14:textId="77777777" w:rsidR="001858B4" w:rsidRDefault="00C710FD" w:rsidP="001858B4">
      <w:pPr>
        <w:spacing w:after="0" w:line="240" w:lineRule="auto"/>
        <w:jc w:val="center"/>
        <w:rPr>
          <w:rFonts w:ascii="Times New Roman" w:hAnsi="Times New Roman" w:cs="Times New Roman"/>
          <w:b/>
          <w:bCs/>
          <w:sz w:val="24"/>
          <w:szCs w:val="24"/>
        </w:rPr>
      </w:pPr>
      <w:bookmarkStart w:id="0" w:name="_Hlk151017732"/>
      <w:r w:rsidRPr="005B5711">
        <w:rPr>
          <w:rFonts w:ascii="Times New Roman" w:hAnsi="Times New Roman" w:cs="Times New Roman"/>
          <w:b/>
          <w:bCs/>
          <w:sz w:val="24"/>
          <w:szCs w:val="24"/>
        </w:rPr>
        <w:t xml:space="preserve">PERAN KEPALA SEKOLAH DALAM MENINGKATKAN KINERJA </w:t>
      </w:r>
    </w:p>
    <w:p w14:paraId="75874680" w14:textId="70E6A381" w:rsidR="003E49B1" w:rsidRPr="005B5711" w:rsidRDefault="00C710FD" w:rsidP="001858B4">
      <w:pPr>
        <w:spacing w:after="0" w:line="240" w:lineRule="auto"/>
        <w:jc w:val="center"/>
        <w:rPr>
          <w:rFonts w:ascii="Times New Roman" w:hAnsi="Times New Roman" w:cs="Times New Roman"/>
          <w:b/>
          <w:bCs/>
          <w:sz w:val="24"/>
          <w:szCs w:val="24"/>
        </w:rPr>
      </w:pPr>
      <w:r w:rsidRPr="005B5711">
        <w:rPr>
          <w:rFonts w:ascii="Times New Roman" w:hAnsi="Times New Roman" w:cs="Times New Roman"/>
          <w:b/>
          <w:bCs/>
          <w:sz w:val="24"/>
          <w:szCs w:val="24"/>
        </w:rPr>
        <w:t>GURU IPA DI SMP NEGERI 1 TANAH ABANG PALI SUMATERA SELATAN</w:t>
      </w:r>
    </w:p>
    <w:p w14:paraId="2E1DD9D9" w14:textId="77777777" w:rsidR="00D3455C" w:rsidRPr="005B5711" w:rsidRDefault="00D3455C" w:rsidP="00D3455C">
      <w:pPr>
        <w:spacing w:after="0" w:line="240" w:lineRule="auto"/>
        <w:jc w:val="center"/>
        <w:rPr>
          <w:rFonts w:ascii="Times New Roman" w:hAnsi="Times New Roman" w:cs="Times New Roman"/>
          <w:sz w:val="24"/>
          <w:szCs w:val="24"/>
        </w:rPr>
      </w:pPr>
    </w:p>
    <w:p w14:paraId="2D66E6AE" w14:textId="56A7D7C0" w:rsidR="00B71B86" w:rsidRDefault="00C710FD" w:rsidP="00D3455C">
      <w:pPr>
        <w:pStyle w:val="Heading1"/>
        <w:ind w:left="567" w:right="804" w:firstLine="0"/>
        <w:jc w:val="center"/>
        <w:rPr>
          <w:rFonts w:ascii="Times New Roman" w:hAnsi="Times New Roman" w:cs="Times New Roman"/>
        </w:rPr>
      </w:pPr>
      <w:bookmarkStart w:id="1" w:name="_Hlk151039221"/>
      <w:r w:rsidRPr="005B5711">
        <w:rPr>
          <w:rFonts w:ascii="Times New Roman" w:hAnsi="Times New Roman" w:cs="Times New Roman"/>
        </w:rPr>
        <w:t>Untari Imelda</w:t>
      </w:r>
      <w:r w:rsidR="00B71B86">
        <w:rPr>
          <w:rFonts w:ascii="Times New Roman" w:hAnsi="Times New Roman" w:cs="Times New Roman"/>
        </w:rPr>
        <w:t xml:space="preserve"> </w:t>
      </w:r>
      <w:r w:rsidR="00F90BAD" w:rsidRPr="00B71B86">
        <w:rPr>
          <w:rFonts w:ascii="Times New Roman" w:hAnsi="Times New Roman" w:cs="Times New Roman"/>
          <w:position w:val="6"/>
          <w:vertAlign w:val="superscript"/>
        </w:rPr>
        <w:t>1</w:t>
      </w:r>
      <w:r w:rsidR="00B71B86" w:rsidRPr="00B71B86">
        <w:rPr>
          <w:rFonts w:ascii="Times New Roman" w:hAnsi="Times New Roman" w:cs="Times New Roman"/>
          <w:position w:val="6"/>
          <w:vertAlign w:val="superscript"/>
        </w:rPr>
        <w:t>)</w:t>
      </w:r>
    </w:p>
    <w:p w14:paraId="5CD2C440" w14:textId="1EE44F2B" w:rsidR="00B71B86" w:rsidRDefault="00C710FD" w:rsidP="00D3455C">
      <w:pPr>
        <w:pStyle w:val="Heading1"/>
        <w:ind w:left="567" w:right="804" w:firstLine="0"/>
        <w:jc w:val="center"/>
        <w:rPr>
          <w:rFonts w:ascii="Times New Roman" w:hAnsi="Times New Roman" w:cs="Times New Roman"/>
        </w:rPr>
      </w:pPr>
      <w:r w:rsidRPr="005B5711">
        <w:rPr>
          <w:rFonts w:ascii="Times New Roman" w:hAnsi="Times New Roman" w:cs="Times New Roman"/>
        </w:rPr>
        <w:t>Yasir Arafat</w:t>
      </w:r>
      <w:r w:rsidR="00B71B86">
        <w:rPr>
          <w:rFonts w:ascii="Times New Roman" w:hAnsi="Times New Roman" w:cs="Times New Roman"/>
        </w:rPr>
        <w:t xml:space="preserve"> </w:t>
      </w:r>
      <w:r w:rsidR="00B71B86" w:rsidRPr="00B71B86">
        <w:rPr>
          <w:rFonts w:ascii="Times New Roman" w:hAnsi="Times New Roman" w:cs="Times New Roman"/>
          <w:position w:val="6"/>
          <w:vertAlign w:val="superscript"/>
        </w:rPr>
        <w:t>2)</w:t>
      </w:r>
    </w:p>
    <w:p w14:paraId="57ACB508" w14:textId="64B5A227" w:rsidR="008C7276" w:rsidRDefault="00C710FD" w:rsidP="00D3455C">
      <w:pPr>
        <w:pStyle w:val="Heading1"/>
        <w:ind w:left="567" w:right="804" w:firstLine="0"/>
        <w:jc w:val="center"/>
        <w:rPr>
          <w:rFonts w:ascii="Times New Roman" w:hAnsi="Times New Roman" w:cs="Times New Roman"/>
          <w:vertAlign w:val="superscript"/>
        </w:rPr>
      </w:pPr>
      <w:r w:rsidRPr="005B5711">
        <w:rPr>
          <w:rFonts w:ascii="Times New Roman" w:hAnsi="Times New Roman" w:cs="Times New Roman"/>
        </w:rPr>
        <w:t>Meilia Rosani</w:t>
      </w:r>
      <w:r w:rsidR="00B71B86">
        <w:rPr>
          <w:rFonts w:ascii="Times New Roman" w:hAnsi="Times New Roman" w:cs="Times New Roman"/>
        </w:rPr>
        <w:t xml:space="preserve"> </w:t>
      </w:r>
      <w:r w:rsidR="00B71B86" w:rsidRPr="00B71B86">
        <w:rPr>
          <w:rFonts w:ascii="Times New Roman" w:hAnsi="Times New Roman" w:cs="Times New Roman"/>
          <w:vertAlign w:val="superscript"/>
        </w:rPr>
        <w:t>3)</w:t>
      </w:r>
    </w:p>
    <w:p w14:paraId="271A9107" w14:textId="77777777" w:rsidR="00B71B86" w:rsidRPr="005B5711" w:rsidRDefault="00B71B86" w:rsidP="00D3455C">
      <w:pPr>
        <w:pStyle w:val="Heading1"/>
        <w:ind w:left="567" w:right="804" w:firstLine="0"/>
        <w:jc w:val="center"/>
        <w:rPr>
          <w:rFonts w:ascii="Times New Roman" w:hAnsi="Times New Roman" w:cs="Times New Roman"/>
        </w:rPr>
      </w:pPr>
    </w:p>
    <w:p w14:paraId="0540E0C4" w14:textId="77777777" w:rsidR="00413C42" w:rsidRDefault="00413C42" w:rsidP="00413C42">
      <w:pPr>
        <w:pStyle w:val="BodyText"/>
        <w:ind w:right="-237"/>
        <w:jc w:val="center"/>
        <w:rPr>
          <w:rFonts w:ascii="Times New Roman" w:hAnsi="Times New Roman" w:cs="Times New Roman"/>
        </w:rPr>
      </w:pPr>
      <w:r>
        <w:rPr>
          <w:rFonts w:ascii="Times New Roman" w:hAnsi="Times New Roman" w:cs="Times New Roman"/>
        </w:rPr>
        <w:t xml:space="preserve">1) Program Studi Magister Manajemen Pendidikan, </w:t>
      </w:r>
      <w:r w:rsidRPr="005805D9">
        <w:rPr>
          <w:rFonts w:ascii="Times New Roman" w:hAnsi="Times New Roman" w:cs="Times New Roman"/>
        </w:rPr>
        <w:t>Universitas PGRI Palembang</w:t>
      </w:r>
    </w:p>
    <w:p w14:paraId="24FB77DA" w14:textId="77777777" w:rsidR="00413C42" w:rsidRDefault="00413C42" w:rsidP="00413C42">
      <w:pPr>
        <w:pStyle w:val="BodyText"/>
        <w:ind w:right="-237"/>
        <w:jc w:val="center"/>
        <w:rPr>
          <w:rFonts w:ascii="Times New Roman" w:hAnsi="Times New Roman" w:cs="Times New Roman"/>
        </w:rPr>
      </w:pPr>
      <w:r>
        <w:rPr>
          <w:rFonts w:ascii="Times New Roman" w:hAnsi="Times New Roman" w:cs="Times New Roman"/>
        </w:rPr>
        <w:t xml:space="preserve">2) Program Studi Magister Manajemen Pendidikan, </w:t>
      </w:r>
      <w:r w:rsidRPr="005805D9">
        <w:rPr>
          <w:rFonts w:ascii="Times New Roman" w:hAnsi="Times New Roman" w:cs="Times New Roman"/>
        </w:rPr>
        <w:t>Universitas PGRI</w:t>
      </w:r>
      <w:r>
        <w:rPr>
          <w:rFonts w:ascii="Times New Roman" w:hAnsi="Times New Roman" w:cs="Times New Roman"/>
        </w:rPr>
        <w:t xml:space="preserve"> </w:t>
      </w:r>
      <w:r w:rsidRPr="005805D9">
        <w:rPr>
          <w:rFonts w:ascii="Times New Roman" w:hAnsi="Times New Roman" w:cs="Times New Roman"/>
        </w:rPr>
        <w:t>Palembang</w:t>
      </w:r>
    </w:p>
    <w:p w14:paraId="5E31A5F5" w14:textId="77777777" w:rsidR="00413C42" w:rsidRPr="005805D9" w:rsidRDefault="00413C42" w:rsidP="00413C42">
      <w:pPr>
        <w:pStyle w:val="BodyText"/>
        <w:ind w:right="-237"/>
        <w:jc w:val="center"/>
        <w:rPr>
          <w:rFonts w:ascii="Times New Roman" w:hAnsi="Times New Roman" w:cs="Times New Roman"/>
        </w:rPr>
      </w:pPr>
      <w:r>
        <w:rPr>
          <w:rFonts w:ascii="Times New Roman" w:hAnsi="Times New Roman" w:cs="Times New Roman"/>
        </w:rPr>
        <w:t xml:space="preserve">3) Program Studi Magister Manajemen Pendidikan, </w:t>
      </w:r>
      <w:r w:rsidRPr="005805D9">
        <w:rPr>
          <w:rFonts w:ascii="Times New Roman" w:hAnsi="Times New Roman" w:cs="Times New Roman"/>
        </w:rPr>
        <w:t>Universitas PGRI Palembang</w:t>
      </w:r>
    </w:p>
    <w:p w14:paraId="498E6032" w14:textId="6FA2398A" w:rsidR="008C7276" w:rsidRPr="005B5711" w:rsidRDefault="00B71B86" w:rsidP="00B71B8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w:t>
      </w:r>
      <w:r w:rsidR="008C7276" w:rsidRPr="005B5711">
        <w:rPr>
          <w:rFonts w:ascii="Times New Roman" w:hAnsi="Times New Roman" w:cs="Times New Roman"/>
          <w:sz w:val="24"/>
          <w:szCs w:val="24"/>
        </w:rPr>
        <w:t xml:space="preserve">-mail: </w:t>
      </w:r>
      <w:bookmarkEnd w:id="1"/>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mailto:</w:instrText>
      </w:r>
      <w:r w:rsidRPr="005B5711">
        <w:rPr>
          <w:rFonts w:ascii="Times New Roman" w:hAnsi="Times New Roman" w:cs="Times New Roman"/>
          <w:sz w:val="24"/>
          <w:szCs w:val="24"/>
        </w:rPr>
        <w:instrText>untariimelda@yahoo.co.id</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415FA7">
        <w:rPr>
          <w:rStyle w:val="Hyperlink"/>
          <w:rFonts w:ascii="Times New Roman" w:hAnsi="Times New Roman" w:cs="Times New Roman"/>
          <w:sz w:val="24"/>
          <w:szCs w:val="24"/>
        </w:rPr>
        <w:t>untariimelda@yahoo.co.i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5D89F7" w14:textId="77777777" w:rsidR="007476CC" w:rsidRPr="005B5711" w:rsidRDefault="007476CC" w:rsidP="00D3455C">
      <w:pPr>
        <w:spacing w:after="0" w:line="240" w:lineRule="auto"/>
        <w:jc w:val="center"/>
        <w:rPr>
          <w:rFonts w:ascii="Times New Roman" w:hAnsi="Times New Roman" w:cs="Times New Roman"/>
          <w:sz w:val="24"/>
          <w:szCs w:val="24"/>
        </w:rPr>
      </w:pPr>
      <w:bookmarkStart w:id="2" w:name="_Hlk151039418"/>
      <w:bookmarkEnd w:id="0"/>
    </w:p>
    <w:p w14:paraId="0DC588A2" w14:textId="29BF21EB" w:rsidR="007476CC" w:rsidRPr="00B71B86" w:rsidRDefault="007476CC" w:rsidP="00D3455C">
      <w:pPr>
        <w:spacing w:after="0" w:line="240" w:lineRule="auto"/>
        <w:jc w:val="center"/>
        <w:rPr>
          <w:rFonts w:ascii="Times New Roman" w:hAnsi="Times New Roman" w:cs="Times New Roman"/>
          <w:b/>
          <w:bCs/>
          <w:i/>
          <w:iCs/>
          <w:sz w:val="24"/>
          <w:szCs w:val="24"/>
        </w:rPr>
      </w:pPr>
      <w:r w:rsidRPr="00B71B86">
        <w:rPr>
          <w:rFonts w:ascii="Times New Roman" w:hAnsi="Times New Roman" w:cs="Times New Roman"/>
          <w:b/>
          <w:bCs/>
          <w:i/>
          <w:iCs/>
          <w:sz w:val="24"/>
          <w:szCs w:val="24"/>
        </w:rPr>
        <w:t>ABSTRACT</w:t>
      </w:r>
    </w:p>
    <w:p w14:paraId="206B6890" w14:textId="1C4BCEE2" w:rsidR="00C710FD" w:rsidRPr="00B71B86" w:rsidRDefault="00C710FD" w:rsidP="00C710FD">
      <w:pPr>
        <w:widowControl w:val="0"/>
        <w:tabs>
          <w:tab w:val="left" w:leader="dot" w:pos="7650"/>
        </w:tabs>
        <w:spacing w:after="0" w:line="240" w:lineRule="auto"/>
        <w:contextualSpacing/>
        <w:jc w:val="both"/>
        <w:rPr>
          <w:rFonts w:ascii="Times New Roman" w:hAnsi="Times New Roman" w:cs="Times New Roman"/>
          <w:i/>
          <w:iCs/>
          <w:sz w:val="24"/>
          <w:szCs w:val="24"/>
        </w:rPr>
      </w:pPr>
      <w:r w:rsidRPr="00B71B86">
        <w:rPr>
          <w:rFonts w:ascii="Times New Roman" w:hAnsi="Times New Roman" w:cs="Times New Roman"/>
          <w:i/>
          <w:iCs/>
          <w:sz w:val="24"/>
          <w:szCs w:val="24"/>
        </w:rPr>
        <w:t>Improving the performance of science teachers is one of the efforts that must be made by schools as a response to developments in science and technology. This research aims to describe the Role of school principals in improving the performance of science teachers. This type of research is descriptive qualitative research. Data collection tools use documentation, interviews, observation, and literature review. The data analysis technique uses qualitative descriptive analysis techniques. The results of the research state that the role of the school principal is to improve the performance of science teachers by designing programs, formulating programs based on the vision and mission and evaluating program implementation so that they can be effective in efforts to improve the performance of science teachers. There are several obstacles, including the effectiveness of the instruments used as evaluation tools, and internal factors of the teacher himself, such as the financial limitations of teachers and schools in carrying out continuous training. The solution taken is to build communication, build discussion forums, encourage collaboration between science teachers, organize effective finances and carry out regular monitoring and evaluation of science teacher performance.</w:t>
      </w:r>
    </w:p>
    <w:p w14:paraId="64EF4DEF" w14:textId="77777777" w:rsidR="00C710FD" w:rsidRPr="00B71B86" w:rsidRDefault="00C710FD" w:rsidP="00C710FD">
      <w:pPr>
        <w:widowControl w:val="0"/>
        <w:tabs>
          <w:tab w:val="left" w:leader="dot" w:pos="7650"/>
        </w:tabs>
        <w:spacing w:after="0" w:line="240" w:lineRule="auto"/>
        <w:ind w:left="1260" w:hanging="1260"/>
        <w:contextualSpacing/>
        <w:jc w:val="both"/>
        <w:rPr>
          <w:rFonts w:ascii="Times New Roman" w:hAnsi="Times New Roman" w:cs="Times New Roman"/>
          <w:i/>
          <w:iCs/>
          <w:sz w:val="24"/>
          <w:szCs w:val="24"/>
        </w:rPr>
      </w:pPr>
    </w:p>
    <w:p w14:paraId="42DC7575" w14:textId="02D18B8A" w:rsidR="00C710FD" w:rsidRPr="00B71B86" w:rsidRDefault="00C710FD" w:rsidP="00864C37">
      <w:pPr>
        <w:widowControl w:val="0"/>
        <w:tabs>
          <w:tab w:val="left" w:leader="dot" w:pos="7650"/>
        </w:tabs>
        <w:spacing w:after="0" w:line="240" w:lineRule="auto"/>
        <w:ind w:left="1134" w:hanging="1134"/>
        <w:contextualSpacing/>
        <w:jc w:val="both"/>
        <w:rPr>
          <w:rFonts w:ascii="Times New Roman" w:hAnsi="Times New Roman" w:cs="Times New Roman"/>
          <w:i/>
          <w:iCs/>
          <w:sz w:val="24"/>
          <w:szCs w:val="24"/>
        </w:rPr>
      </w:pPr>
      <w:r w:rsidRPr="00B71B86">
        <w:rPr>
          <w:rFonts w:ascii="Times New Roman" w:hAnsi="Times New Roman" w:cs="Times New Roman"/>
          <w:b/>
          <w:i/>
          <w:iCs/>
          <w:sz w:val="24"/>
          <w:szCs w:val="24"/>
        </w:rPr>
        <w:t>Keywords:</w:t>
      </w:r>
      <w:r w:rsidR="008E3BB8">
        <w:rPr>
          <w:rFonts w:ascii="Times New Roman" w:hAnsi="Times New Roman" w:cs="Times New Roman"/>
          <w:i/>
          <w:iCs/>
          <w:sz w:val="24"/>
          <w:szCs w:val="24"/>
        </w:rPr>
        <w:t xml:space="preserve"> Role of the Principal;</w:t>
      </w:r>
      <w:r w:rsidRPr="00B71B86">
        <w:rPr>
          <w:rFonts w:ascii="Times New Roman" w:hAnsi="Times New Roman" w:cs="Times New Roman"/>
          <w:i/>
          <w:iCs/>
          <w:sz w:val="24"/>
          <w:szCs w:val="24"/>
        </w:rPr>
        <w:t xml:space="preserve"> Performance of Science Teachers</w:t>
      </w:r>
      <w:r w:rsidR="00864C37">
        <w:rPr>
          <w:rFonts w:ascii="Times New Roman" w:hAnsi="Times New Roman" w:cs="Times New Roman"/>
          <w:i/>
          <w:iCs/>
          <w:sz w:val="24"/>
          <w:szCs w:val="24"/>
        </w:rPr>
        <w:t xml:space="preserve">; </w:t>
      </w:r>
      <w:r w:rsidR="00864C37" w:rsidRPr="00B71B86">
        <w:rPr>
          <w:rFonts w:ascii="Times New Roman" w:hAnsi="Times New Roman" w:cs="Times New Roman"/>
          <w:i/>
          <w:iCs/>
          <w:sz w:val="24"/>
          <w:szCs w:val="24"/>
        </w:rPr>
        <w:t xml:space="preserve">Science </w:t>
      </w:r>
      <w:r w:rsidR="00864C37" w:rsidRPr="00B71B86">
        <w:rPr>
          <w:rFonts w:ascii="Times New Roman" w:hAnsi="Times New Roman" w:cs="Times New Roman"/>
          <w:i/>
          <w:iCs/>
          <w:sz w:val="24"/>
          <w:szCs w:val="24"/>
        </w:rPr>
        <w:t xml:space="preserve">and </w:t>
      </w:r>
      <w:r w:rsidR="00864C37" w:rsidRPr="00B71B86">
        <w:rPr>
          <w:rFonts w:ascii="Times New Roman" w:hAnsi="Times New Roman" w:cs="Times New Roman"/>
          <w:i/>
          <w:iCs/>
          <w:sz w:val="24"/>
          <w:szCs w:val="24"/>
        </w:rPr>
        <w:t>Technology</w:t>
      </w:r>
    </w:p>
    <w:p w14:paraId="4CFE5CD5" w14:textId="26E4845B" w:rsidR="007476CC" w:rsidRPr="005B5711" w:rsidRDefault="007476CC" w:rsidP="00D3455C">
      <w:pPr>
        <w:spacing w:after="0" w:line="240" w:lineRule="auto"/>
        <w:rPr>
          <w:rFonts w:ascii="Times New Roman" w:hAnsi="Times New Roman" w:cs="Times New Roman"/>
          <w:sz w:val="24"/>
          <w:szCs w:val="24"/>
        </w:rPr>
      </w:pPr>
    </w:p>
    <w:p w14:paraId="3ECC9935" w14:textId="77777777" w:rsidR="00D3455C" w:rsidRPr="005B5711" w:rsidRDefault="00D3455C" w:rsidP="00D3455C">
      <w:pPr>
        <w:spacing w:after="0" w:line="240" w:lineRule="auto"/>
        <w:rPr>
          <w:rFonts w:ascii="Times New Roman" w:hAnsi="Times New Roman" w:cs="Times New Roman"/>
          <w:sz w:val="24"/>
          <w:szCs w:val="24"/>
        </w:rPr>
      </w:pPr>
      <w:bookmarkStart w:id="3" w:name="_GoBack"/>
      <w:bookmarkEnd w:id="3"/>
    </w:p>
    <w:p w14:paraId="04EEF71D" w14:textId="77777777" w:rsidR="00C710FD" w:rsidRPr="005B5711" w:rsidRDefault="00C710FD" w:rsidP="00D3455C">
      <w:pPr>
        <w:spacing w:after="0" w:line="240" w:lineRule="auto"/>
        <w:rPr>
          <w:rFonts w:ascii="Times New Roman" w:hAnsi="Times New Roman" w:cs="Times New Roman"/>
          <w:sz w:val="24"/>
          <w:szCs w:val="24"/>
        </w:rPr>
      </w:pPr>
    </w:p>
    <w:p w14:paraId="0C2DA209" w14:textId="77777777" w:rsidR="008E3BB8" w:rsidRDefault="008E3BB8">
      <w:pPr>
        <w:rPr>
          <w:rFonts w:ascii="Times New Roman" w:hAnsi="Times New Roman" w:cs="Times New Roman"/>
          <w:b/>
          <w:bCs/>
          <w:sz w:val="24"/>
          <w:szCs w:val="24"/>
        </w:rPr>
      </w:pPr>
      <w:r>
        <w:rPr>
          <w:rFonts w:ascii="Times New Roman" w:hAnsi="Times New Roman" w:cs="Times New Roman"/>
          <w:b/>
          <w:bCs/>
          <w:sz w:val="24"/>
          <w:szCs w:val="24"/>
        </w:rPr>
        <w:br w:type="page"/>
      </w:r>
    </w:p>
    <w:p w14:paraId="1D1D9AB5" w14:textId="3CAE7790" w:rsidR="007476CC" w:rsidRPr="005B5711" w:rsidRDefault="00DD442E" w:rsidP="00D3455C">
      <w:pPr>
        <w:spacing w:after="0" w:line="240" w:lineRule="auto"/>
        <w:jc w:val="center"/>
        <w:rPr>
          <w:rFonts w:ascii="Times New Roman" w:hAnsi="Times New Roman" w:cs="Times New Roman"/>
          <w:b/>
          <w:bCs/>
          <w:sz w:val="24"/>
          <w:szCs w:val="24"/>
        </w:rPr>
      </w:pPr>
      <w:r w:rsidRPr="005B5711">
        <w:rPr>
          <w:rFonts w:ascii="Times New Roman" w:hAnsi="Times New Roman" w:cs="Times New Roman"/>
          <w:b/>
          <w:bCs/>
          <w:sz w:val="24"/>
          <w:szCs w:val="24"/>
        </w:rPr>
        <w:lastRenderedPageBreak/>
        <w:t>A</w:t>
      </w:r>
      <w:r w:rsidR="007476CC" w:rsidRPr="005B5711">
        <w:rPr>
          <w:rFonts w:ascii="Times New Roman" w:hAnsi="Times New Roman" w:cs="Times New Roman"/>
          <w:b/>
          <w:bCs/>
          <w:sz w:val="24"/>
          <w:szCs w:val="24"/>
        </w:rPr>
        <w:t>BASTRAK</w:t>
      </w:r>
    </w:p>
    <w:bookmarkEnd w:id="2"/>
    <w:p w14:paraId="5C1698A3" w14:textId="07D82947" w:rsidR="00C710FD" w:rsidRPr="005B5711" w:rsidRDefault="00C710FD" w:rsidP="00C710FD">
      <w:pPr>
        <w:widowControl w:val="0"/>
        <w:spacing w:after="0" w:line="240" w:lineRule="auto"/>
        <w:jc w:val="both"/>
        <w:rPr>
          <w:rFonts w:ascii="Times New Roman" w:hAnsi="Times New Roman" w:cs="Times New Roman"/>
          <w:sz w:val="24"/>
          <w:szCs w:val="24"/>
        </w:rPr>
      </w:pPr>
      <w:r w:rsidRPr="005B5711">
        <w:rPr>
          <w:rFonts w:ascii="Times New Roman" w:hAnsi="Times New Roman" w:cs="Times New Roman"/>
          <w:color w:val="000000"/>
          <w:sz w:val="24"/>
          <w:szCs w:val="24"/>
        </w:rPr>
        <w:t>Peningkatan kinerja guru IPA merupakan salah satu upaya yang harus dilakukan oleh sekolah sebagai bentuk respon terhadap perkembangan IPTEK.</w:t>
      </w:r>
      <w:r w:rsidRPr="005B5711">
        <w:rPr>
          <w:rFonts w:ascii="Times New Roman" w:hAnsi="Times New Roman" w:cs="Times New Roman"/>
          <w:sz w:val="24"/>
          <w:szCs w:val="24"/>
        </w:rPr>
        <w:t xml:space="preserve"> Penelitian ini bertujuan untuk mendeskripsikan </w:t>
      </w:r>
      <w:r w:rsidRPr="005B5711">
        <w:rPr>
          <w:rFonts w:ascii="Times New Roman" w:hAnsi="Times New Roman" w:cs="Times New Roman"/>
          <w:bCs/>
          <w:sz w:val="24"/>
          <w:szCs w:val="24"/>
        </w:rPr>
        <w:t xml:space="preserve">peran </w:t>
      </w:r>
      <w:r w:rsidRPr="005B5711">
        <w:rPr>
          <w:rFonts w:ascii="Times New Roman" w:hAnsi="Times New Roman" w:cs="Times New Roman"/>
          <w:sz w:val="24"/>
          <w:szCs w:val="24"/>
        </w:rPr>
        <w:t xml:space="preserve">kepala sekolah meningkatkan kinerja guru IPA. Jenis penelitian ini adalah penelitian kualittaif deskriptif. Alat pengumpul data menggunakan dokumentasi, wawancara, observasi dan kajian pustaka. Tehnik analisis data menggunakan tehnik analisis deskriptif kualitatif. Hasil penelitian menyatakan bahwa peran kepala sekolah meningkatkan kinerja guru IPA dengan merancang program, merumuskan program berdasarkan visi misi serta melakukan evaluasi pelaksanaan program agar dapat efektif terhadap upaya peningkatan kinerja guru IPA. Terdapat beberpa hambatan anatara lain efektivitas instrumen yang dipakai sebagai alat evaluasi, kemudian faktor internal guru itu sendiri seperti keterbatasan finansial guru dan sekolah dalam melaksanakan pelatihan yang bersifat kontinu. Solusi yang diambil adalah dengan </w:t>
      </w:r>
      <w:r w:rsidRPr="005B5711">
        <w:rPr>
          <w:rFonts w:ascii="Times New Roman" w:eastAsia="Times New Roman" w:hAnsi="Times New Roman" w:cs="Times New Roman"/>
          <w:sz w:val="24"/>
          <w:szCs w:val="24"/>
        </w:rPr>
        <w:t>membangun komunikasi, membangun forum diskusi, mendorong kolaborasi antar guru IPA, menyusun keuangan yang efektif dan melakukan pemantauan dan evaluasi kinerja guru IPA secara berkala.</w:t>
      </w:r>
    </w:p>
    <w:p w14:paraId="69EA995A" w14:textId="77777777" w:rsidR="00C710FD" w:rsidRPr="005B5711" w:rsidRDefault="00C710FD" w:rsidP="00C710FD">
      <w:pPr>
        <w:widowControl w:val="0"/>
        <w:spacing w:after="0" w:line="240" w:lineRule="auto"/>
        <w:jc w:val="both"/>
        <w:rPr>
          <w:rFonts w:ascii="Times New Roman" w:eastAsia="Times New Roman" w:hAnsi="Times New Roman" w:cs="Times New Roman"/>
          <w:sz w:val="24"/>
          <w:szCs w:val="24"/>
        </w:rPr>
      </w:pPr>
    </w:p>
    <w:p w14:paraId="613FA4F3" w14:textId="72532A35" w:rsidR="003E49B1" w:rsidRPr="008E3BB8" w:rsidRDefault="00C710FD" w:rsidP="00C710FD">
      <w:pPr>
        <w:spacing w:after="0" w:line="240" w:lineRule="auto"/>
        <w:jc w:val="both"/>
        <w:rPr>
          <w:rFonts w:ascii="Times New Roman" w:hAnsi="Times New Roman" w:cs="Times New Roman"/>
          <w:sz w:val="24"/>
          <w:szCs w:val="24"/>
        </w:rPr>
      </w:pPr>
      <w:r w:rsidRPr="008E3BB8">
        <w:rPr>
          <w:rFonts w:ascii="Times New Roman" w:hAnsi="Times New Roman" w:cs="Times New Roman"/>
          <w:b/>
          <w:bCs/>
          <w:sz w:val="24"/>
          <w:szCs w:val="24"/>
        </w:rPr>
        <w:t>Kata Kunci</w:t>
      </w:r>
      <w:r w:rsidRPr="008E3BB8">
        <w:rPr>
          <w:rFonts w:ascii="Times New Roman" w:hAnsi="Times New Roman" w:cs="Times New Roman"/>
          <w:bCs/>
          <w:sz w:val="24"/>
          <w:szCs w:val="24"/>
        </w:rPr>
        <w:t xml:space="preserve">: </w:t>
      </w:r>
      <w:r w:rsidRPr="008E3BB8">
        <w:rPr>
          <w:rFonts w:ascii="Times New Roman" w:hAnsi="Times New Roman" w:cs="Times New Roman"/>
          <w:sz w:val="24"/>
          <w:szCs w:val="24"/>
        </w:rPr>
        <w:t>Peran Kepala Sekolah</w:t>
      </w:r>
      <w:r w:rsidR="00864C37">
        <w:rPr>
          <w:rFonts w:ascii="Times New Roman" w:hAnsi="Times New Roman" w:cs="Times New Roman"/>
          <w:sz w:val="24"/>
          <w:szCs w:val="24"/>
        </w:rPr>
        <w:t>;</w:t>
      </w:r>
      <w:r w:rsidRPr="008E3BB8">
        <w:rPr>
          <w:rFonts w:ascii="Times New Roman" w:hAnsi="Times New Roman" w:cs="Times New Roman"/>
          <w:sz w:val="24"/>
          <w:szCs w:val="24"/>
        </w:rPr>
        <w:t xml:space="preserve"> Kinerja Guru IPA</w:t>
      </w:r>
      <w:r w:rsidR="00864C37">
        <w:rPr>
          <w:rFonts w:ascii="Times New Roman" w:hAnsi="Times New Roman" w:cs="Times New Roman"/>
          <w:sz w:val="24"/>
          <w:szCs w:val="24"/>
        </w:rPr>
        <w:t>; IPTEK</w:t>
      </w:r>
    </w:p>
    <w:p w14:paraId="33B25F1C" w14:textId="39648954" w:rsidR="008E12C9" w:rsidRPr="005B5711" w:rsidRDefault="008E12C9" w:rsidP="00D3455C">
      <w:pPr>
        <w:spacing w:after="0" w:line="240" w:lineRule="auto"/>
        <w:jc w:val="both"/>
        <w:rPr>
          <w:rFonts w:ascii="Times New Roman" w:hAnsi="Times New Roman" w:cs="Times New Roman"/>
          <w:sz w:val="24"/>
          <w:szCs w:val="24"/>
          <w:lang w:val="en-US"/>
        </w:rPr>
      </w:pPr>
    </w:p>
    <w:p w14:paraId="3BEAF23F" w14:textId="77777777" w:rsidR="001D4BD0" w:rsidRPr="005B5711" w:rsidRDefault="001D4BD0" w:rsidP="00D3455C">
      <w:pPr>
        <w:spacing w:after="0" w:line="240" w:lineRule="auto"/>
        <w:jc w:val="both"/>
        <w:rPr>
          <w:rFonts w:ascii="Times New Roman" w:hAnsi="Times New Roman" w:cs="Times New Roman"/>
          <w:sz w:val="24"/>
          <w:szCs w:val="24"/>
          <w:lang w:val="en-US"/>
        </w:rPr>
      </w:pPr>
    </w:p>
    <w:p w14:paraId="7F717B09" w14:textId="4BA6FB7B" w:rsidR="00D3455C" w:rsidRPr="005B5711" w:rsidRDefault="00D3455C" w:rsidP="00B82F26">
      <w:pPr>
        <w:pStyle w:val="ListParagraph"/>
        <w:pBdr>
          <w:top w:val="none" w:sz="0" w:space="0" w:color="000000"/>
          <w:left w:val="none" w:sz="0" w:space="0" w:color="000000"/>
          <w:bottom w:val="none" w:sz="0" w:space="0" w:color="000000"/>
          <w:right w:val="none" w:sz="0" w:space="0" w:color="000000"/>
          <w:between w:val="none" w:sz="0" w:space="0" w:color="000000"/>
        </w:pBdr>
        <w:spacing w:after="0" w:line="240" w:lineRule="auto"/>
        <w:ind w:left="0" w:right="-46"/>
        <w:contextualSpacing w:val="0"/>
        <w:jc w:val="both"/>
        <w:rPr>
          <w:rFonts w:ascii="Times New Roman" w:hAnsi="Times New Roman" w:cs="Times New Roman"/>
          <w:sz w:val="24"/>
          <w:szCs w:val="24"/>
          <w:lang w:val="en-US"/>
        </w:rPr>
        <w:sectPr w:rsidR="00D3455C" w:rsidRPr="005B5711" w:rsidSect="007E2DE0">
          <w:headerReference w:type="default" r:id="rId7"/>
          <w:footerReference w:type="default" r:id="rId8"/>
          <w:headerReference w:type="first" r:id="rId9"/>
          <w:footerReference w:type="first" r:id="rId10"/>
          <w:pgSz w:w="11906" w:h="16838" w:code="9"/>
          <w:pgMar w:top="1701" w:right="1701" w:bottom="1701" w:left="1701" w:header="720" w:footer="720" w:gutter="0"/>
          <w:pgNumType w:start="80"/>
          <w:cols w:space="708"/>
          <w:titlePg/>
          <w:docGrid w:linePitch="360"/>
        </w:sectPr>
      </w:pPr>
    </w:p>
    <w:p w14:paraId="450B3E19" w14:textId="77777777" w:rsidR="008E3BB8" w:rsidRDefault="008E3BB8" w:rsidP="00B82F26">
      <w:pPr>
        <w:pBdr>
          <w:top w:val="none" w:sz="0" w:space="0" w:color="000000"/>
          <w:left w:val="none" w:sz="0" w:space="0" w:color="000000"/>
          <w:bottom w:val="none" w:sz="0" w:space="0" w:color="000000"/>
          <w:right w:val="none" w:sz="0" w:space="0" w:color="000000"/>
          <w:between w:val="none" w:sz="0" w:space="0" w:color="000000"/>
        </w:pBdr>
        <w:spacing w:after="0" w:line="240" w:lineRule="auto"/>
        <w:ind w:right="-46"/>
        <w:jc w:val="both"/>
        <w:rPr>
          <w:rFonts w:ascii="Times New Roman" w:hAnsi="Times New Roman" w:cs="Times New Roman"/>
          <w:b/>
          <w:bCs/>
          <w:sz w:val="24"/>
          <w:szCs w:val="24"/>
          <w:lang w:val="en-US"/>
        </w:rPr>
      </w:pPr>
    </w:p>
    <w:p w14:paraId="39890460" w14:textId="2D7E79EE" w:rsidR="001D4BD0" w:rsidRPr="005B5711" w:rsidRDefault="008E357E" w:rsidP="00B82F26">
      <w:pPr>
        <w:pBdr>
          <w:top w:val="none" w:sz="0" w:space="0" w:color="000000"/>
          <w:left w:val="none" w:sz="0" w:space="0" w:color="000000"/>
          <w:bottom w:val="none" w:sz="0" w:space="0" w:color="000000"/>
          <w:right w:val="none" w:sz="0" w:space="0" w:color="000000"/>
          <w:between w:val="none" w:sz="0" w:space="0" w:color="000000"/>
        </w:pBdr>
        <w:spacing w:after="0" w:line="240" w:lineRule="auto"/>
        <w:ind w:right="-46"/>
        <w:jc w:val="both"/>
        <w:rPr>
          <w:rFonts w:ascii="Times New Roman" w:hAnsi="Times New Roman" w:cs="Times New Roman"/>
          <w:b/>
          <w:bCs/>
          <w:sz w:val="24"/>
          <w:szCs w:val="24"/>
          <w:lang w:val="en-US"/>
        </w:rPr>
      </w:pPr>
      <w:r w:rsidRPr="005B5711">
        <w:rPr>
          <w:rFonts w:ascii="Times New Roman" w:hAnsi="Times New Roman" w:cs="Times New Roman"/>
          <w:b/>
          <w:bCs/>
          <w:sz w:val="24"/>
          <w:szCs w:val="24"/>
          <w:lang w:val="en-US"/>
        </w:rPr>
        <w:t>PENDAHULUAN</w:t>
      </w:r>
    </w:p>
    <w:p w14:paraId="55A28E5F" w14:textId="1EC9B9FA" w:rsidR="00C710FD" w:rsidRPr="005B5711" w:rsidRDefault="00C710FD" w:rsidP="008E3BB8">
      <w:pPr>
        <w:pStyle w:val="ListParagraph"/>
        <w:widowControl w:val="0"/>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Perubahan </w:t>
      </w:r>
      <w:r w:rsidRPr="005B5711">
        <w:rPr>
          <w:rFonts w:ascii="Times New Roman" w:hAnsi="Times New Roman" w:cs="Times New Roman"/>
          <w:sz w:val="24"/>
          <w:szCs w:val="24"/>
        </w:rPr>
        <w:t xml:space="preserve">kurikulum Merdeka terhadap pelaksanaan Kurikulum 2013 memiliki beberapa perubahan mendasar yang cukup berbeda jika dibandingkan dengan Kurikulum 2013 yang sudah akrab bagi para guru. Beberapa perubahan yang mendasar dalam Kurikulum Merdeka, khususnya pada mata pelajaran IPA di tingkat SMP/MTs/Sederajat, yaitu: (1) mata pelajaran IPA difokuskan pada konten materi dan keterampilan proses; (2) proses belajar-mengajar menekankan pada pembelajaran berdiferensiasi; serta (3) Kompetensi Inti/Kompetensi Dasar berubah menjadi Capaian Pembelajaran yang mengintegrasikan sikap, pengetahuan, dan keterampilan. Proses pembelajaran berdiferensiasi saat ini menjadi salah satu fokus utama dalam implementasi Kurikulum Merdeka </w:t>
      </w:r>
      <w:r w:rsidRPr="005B5711">
        <w:rPr>
          <w:rFonts w:ascii="Times New Roman" w:hAnsi="Times New Roman" w:cs="Times New Roman"/>
          <w:sz w:val="24"/>
          <w:szCs w:val="24"/>
        </w:rPr>
        <w:fldChar w:fldCharType="begin" w:fldLock="1"/>
      </w:r>
      <w:r w:rsidRPr="005B5711">
        <w:rPr>
          <w:rFonts w:ascii="Times New Roman" w:hAnsi="Times New Roman" w:cs="Times New Roman"/>
          <w:sz w:val="24"/>
          <w:szCs w:val="24"/>
        </w:rPr>
        <w:instrText>ADDIN CSL_CITATION {"citationItems":[{"id":"ITEM-1","itemData":{"DOI":"10.30829/tar.v29i2.1812","ISSN":"0854-2627","abstract":"Changes in the national education curriculum and learning approaches in the Merdeka Curriculum become problems for teachers. In contrast, the key to successful curriculum implementation depends on the understanding and ability of teachers to translate and develop the curriculum itself. This study purposed to reveal science teachers’ knowledge and understanding on differentiated learning and the Merdeka Curriculum. This study involved sixty-five participants with a professional background as science teachers at the Lower Secondary School level. Small-scale surveys were conducted using complex multiple-choice item questions. This study reveals the average science teacher’s understanding of differentiated learning and the changes in science subjects in terms of content and process according to the Merdeka Curriculum only 37.85%. Furthermore, the findings show that current training had minimal impact on the science teachers’ preexisting knowledge. Therefore, according to the Merdeka Curriculum, the training pattern’s vital role must be concerned with developing teacher knowledge and understanding of changes in science subjects for the Lower Secondary School and the learning process. However, despite some limitations, we also think that the spaces for teachers’ curriculum agency patterns can be used to improve the science teachers’ knowledge and understanding on differentiated learning and the Merdeka Curriculum.","author":[{"dropping-particle":"","family":"Mahdiannur","given":"Muhamad Arif","non-dropping-particle":"","parse-names":false,"suffix":""},{"dropping-particle":"","family":"Erman","given":"Erman","non-dropping-particle":"","parse-names":false,"suffix":""},{"dropping-particle":"","family":"Martini","given":"Martini","non-dropping-particle":"","parse-names":false,"suffix":""},{"dropping-particle":"","family":"Nurita","given":"Tutut","non-dropping-particle":"","parse-names":false,"suffix":""},{"dropping-particle":"","family":"Rosdiana","given":"Laily","non-dropping-particle":"","parse-names":false,"suffix":""}],"container-title":"Jurnal Tarbiyah","id":"ITEM-1","issue":"2","issued":{"date-parts":[["2022"]]},"page":"295","title":"Eksplorasi Pengetahuan Guru Ipa Smp Tentang Pembelajaran Berdiferensiasi Dalam Kurikulum Merdeka : Pengukuran Berdasarkan Complex Multiple-Choice Survey","type":"article-journal","volume":"29"},"uris":["http://www.mendeley.com/documents/?uuid=1eb1b12a-3f91-4747-b924-290458fe7c1d"]}],"mendeley":{"formattedCitation":"(Mahdiannur et al., 2022)","plainTextFormattedCitation":"(Mahdiannur et al., 2022)","previouslyFormattedCitation":"(Mahdiannur et al., 2022)"},"properties":{"noteIndex":0},"schema":"https://github.com/citation-style-language/schema/raw/master/csl-citation.json"}</w:instrText>
      </w:r>
      <w:r w:rsidRPr="005B5711">
        <w:rPr>
          <w:rFonts w:ascii="Times New Roman" w:hAnsi="Times New Roman" w:cs="Times New Roman"/>
          <w:sz w:val="24"/>
          <w:szCs w:val="24"/>
        </w:rPr>
        <w:fldChar w:fldCharType="separate"/>
      </w:r>
      <w:r w:rsidRPr="005B5711">
        <w:rPr>
          <w:rFonts w:ascii="Times New Roman" w:hAnsi="Times New Roman" w:cs="Times New Roman"/>
          <w:noProof/>
          <w:sz w:val="24"/>
          <w:szCs w:val="24"/>
        </w:rPr>
        <w:t>(Mahdiannur et al., 2022)</w:t>
      </w:r>
      <w:r w:rsidRPr="005B5711">
        <w:rPr>
          <w:rFonts w:ascii="Times New Roman" w:hAnsi="Times New Roman" w:cs="Times New Roman"/>
          <w:sz w:val="24"/>
          <w:szCs w:val="24"/>
        </w:rPr>
        <w:fldChar w:fldCharType="end"/>
      </w:r>
      <w:r w:rsidRPr="005B5711">
        <w:rPr>
          <w:rFonts w:ascii="Times New Roman" w:hAnsi="Times New Roman" w:cs="Times New Roman"/>
          <w:sz w:val="24"/>
          <w:szCs w:val="24"/>
        </w:rPr>
        <w:t>.</w:t>
      </w:r>
    </w:p>
    <w:p w14:paraId="18EB06CC" w14:textId="1150A398" w:rsidR="00137F35" w:rsidRPr="005B5711" w:rsidRDefault="00C710FD"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eastAsia="Times New Roman" w:hAnsi="Times New Roman" w:cs="Times New Roman"/>
          <w:sz w:val="24"/>
          <w:szCs w:val="24"/>
        </w:rPr>
      </w:pPr>
      <w:r w:rsidRPr="005B5711">
        <w:rPr>
          <w:rFonts w:ascii="Times New Roman" w:hAnsi="Times New Roman" w:cs="Times New Roman"/>
          <w:sz w:val="24"/>
          <w:szCs w:val="24"/>
        </w:rPr>
        <w:t>Oleh karean itu, diperlukan peran kepala sekolah sebagai faktor penting yang dapat mempengaruhi peningkatan kinerja guru, khususnya dalam proses pembelajaran IPA.</w:t>
      </w:r>
      <w:r w:rsidRPr="005B5711">
        <w:rPr>
          <w:rFonts w:ascii="Times New Roman" w:eastAsia="Times New Roman" w:hAnsi="Times New Roman" w:cs="Times New Roman"/>
          <w:sz w:val="24"/>
          <w:szCs w:val="24"/>
        </w:rPr>
        <w:t xml:space="preserve"> </w:t>
      </w:r>
      <w:r w:rsidRPr="005B5711">
        <w:rPr>
          <w:rFonts w:ascii="Times New Roman" w:eastAsia="Times New Roman" w:hAnsi="Times New Roman" w:cs="Times New Roman"/>
          <w:sz w:val="24"/>
          <w:szCs w:val="24"/>
        </w:rPr>
        <w:fldChar w:fldCharType="begin" w:fldLock="1"/>
      </w:r>
      <w:r w:rsidRPr="005B5711">
        <w:rPr>
          <w:rFonts w:ascii="Times New Roman" w:eastAsia="Times New Roman" w:hAnsi="Times New Roman" w:cs="Times New Roman"/>
          <w:sz w:val="24"/>
          <w:szCs w:val="24"/>
        </w:rPr>
        <w:instrText>ADDIN CSL_CITATION {"citationItems":[{"id":"ITEM-1","itemData":{"abstract":"This research discusses about principle managing capability contribution and employees’ information system towards teachers’ teaching performance in public junior high school. This research used a descriptive analysis method. The sample of the research is 128 public junior high school teachers in Purwakarta regency. The result of the research shows that there is a significant contribution between principle managing capabilities towards teachers’ teaching performance in mediate category (45,10%) and the employees’ information system towards teachers’ teaching performance at low category (61,60%) and the contribution of both employees information system and principle managing capabilities towards teachers’ teaching performance in mediate category (65,30%).","author":[{"dropping-particle":"","family":"Yogaswara","given":"","non-dropping-particle":"","parse-names":false,"suffix":""}],"container-title":"Jurnal Penelitian Pendidikan","id":"ITEM-1","issue":"2","issued":{"date-parts":[["2010"]]},"page":"60-72","title":"Kontribusi Manajerial Kepala Sekolah dan Sistem Informasi Kepegawaian Terhadap Kinerja Mengajar Guru","type":"article-journal","volume":"11"},"uris":["http://www.mendeley.com/documents/?uuid=951f0bcb-aff8-42ba-b795-8d8783a04085"]}],"mendeley":{"formattedCitation":"(Yogaswara, 2010)","manualFormatting":"Yogaswara (2010)","plainTextFormattedCitation":"(Yogaswara, 2010)","previouslyFormattedCitation":"(Yogaswara, 2010)"},"properties":{"noteIndex":0},"schema":"https://github.com/citation-style-language/schema/raw/master/csl-citation.json"}</w:instrText>
      </w:r>
      <w:r w:rsidRPr="005B5711">
        <w:rPr>
          <w:rFonts w:ascii="Times New Roman" w:eastAsia="Times New Roman" w:hAnsi="Times New Roman" w:cs="Times New Roman"/>
          <w:sz w:val="24"/>
          <w:szCs w:val="24"/>
        </w:rPr>
        <w:fldChar w:fldCharType="separate"/>
      </w:r>
      <w:r w:rsidRPr="005B5711">
        <w:rPr>
          <w:rFonts w:ascii="Times New Roman" w:eastAsia="Times New Roman" w:hAnsi="Times New Roman" w:cs="Times New Roman"/>
          <w:noProof/>
          <w:sz w:val="24"/>
          <w:szCs w:val="24"/>
        </w:rPr>
        <w:t>Yogaswara (2010)</w:t>
      </w:r>
      <w:r w:rsidRPr="005B5711">
        <w:rPr>
          <w:rFonts w:ascii="Times New Roman" w:eastAsia="Times New Roman" w:hAnsi="Times New Roman" w:cs="Times New Roman"/>
          <w:sz w:val="24"/>
          <w:szCs w:val="24"/>
        </w:rPr>
        <w:fldChar w:fldCharType="end"/>
      </w:r>
      <w:r w:rsidRPr="005B5711">
        <w:rPr>
          <w:rFonts w:ascii="Times New Roman" w:eastAsia="Times New Roman" w:hAnsi="Times New Roman" w:cs="Times New Roman"/>
          <w:sz w:val="24"/>
          <w:szCs w:val="24"/>
        </w:rPr>
        <w:t xml:space="preserve"> </w:t>
      </w:r>
      <w:r w:rsidRPr="005B5711">
        <w:rPr>
          <w:rFonts w:ascii="Times New Roman" w:hAnsi="Times New Roman" w:cs="Times New Roman"/>
          <w:sz w:val="24"/>
          <w:szCs w:val="24"/>
        </w:rPr>
        <w:t>dengan hasil penelitiannya menyatakan bahwa terdapat kontribusi yang signifikan antara kemampuan manajerial kepala sekolah terhadap kinerja guru</w:t>
      </w:r>
      <w:r w:rsidR="00137F35" w:rsidRPr="005B5711">
        <w:rPr>
          <w:rFonts w:ascii="Times New Roman" w:eastAsia="Times New Roman" w:hAnsi="Times New Roman" w:cs="Times New Roman"/>
          <w:sz w:val="24"/>
          <w:szCs w:val="24"/>
        </w:rPr>
        <w:t>.</w:t>
      </w:r>
    </w:p>
    <w:p w14:paraId="362B7E06" w14:textId="76604076" w:rsidR="00C710FD" w:rsidRPr="005B5711" w:rsidRDefault="00C710FD"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hAnsi="Times New Roman" w:cs="Times New Roman"/>
          <w:sz w:val="24"/>
          <w:szCs w:val="24"/>
        </w:rPr>
      </w:pPr>
      <w:r w:rsidRPr="005B5711">
        <w:rPr>
          <w:rFonts w:ascii="Times New Roman" w:hAnsi="Times New Roman" w:cs="Times New Roman"/>
          <w:sz w:val="24"/>
          <w:szCs w:val="24"/>
        </w:rPr>
        <w:t xml:space="preserve">Kepala sekolah harus menjalankan perannya dengan efektif agar guru dapat meningkatkan kinerja sehingga pembelajaran yang efektif dan berkualitas dapat tercapai. Upaya dalam peningkatan mutu pembelajaran di lembaga pendidikan dilakukan dengan meningkatkan partisipasi kepala sekolah dan guru. Dengan strategi yang matang, kepala sekolah sebagai </w:t>
      </w:r>
      <w:r w:rsidRPr="005B5711">
        <w:rPr>
          <w:rFonts w:ascii="Times New Roman" w:hAnsi="Times New Roman" w:cs="Times New Roman"/>
          <w:i/>
          <w:sz w:val="24"/>
          <w:szCs w:val="24"/>
        </w:rPr>
        <w:t xml:space="preserve">leader </w:t>
      </w:r>
      <w:r w:rsidRPr="005B5711">
        <w:rPr>
          <w:rFonts w:ascii="Times New Roman" w:hAnsi="Times New Roman" w:cs="Times New Roman"/>
          <w:sz w:val="24"/>
          <w:szCs w:val="24"/>
        </w:rPr>
        <w:t xml:space="preserve">dapat menggerakkan seluruh elemen sekolah untuk mendukung tercapainya pembelajaran yang efektif dan berkualitas </w:t>
      </w:r>
      <w:r w:rsidRPr="005B5711">
        <w:rPr>
          <w:rFonts w:ascii="Times New Roman" w:hAnsi="Times New Roman" w:cs="Times New Roman"/>
          <w:sz w:val="24"/>
          <w:szCs w:val="24"/>
        </w:rPr>
        <w:fldChar w:fldCharType="begin" w:fldLock="1"/>
      </w:r>
      <w:r w:rsidRPr="005B5711">
        <w:rPr>
          <w:rFonts w:ascii="Times New Roman" w:hAnsi="Times New Roman" w:cs="Times New Roman"/>
          <w:sz w:val="24"/>
          <w:szCs w:val="24"/>
        </w:rPr>
        <w:instrText>ADDIN CSL_CITATION {"citationItems":[{"id":"ITEM-1","itemData":{"abstract":"Peningkatan mutu pendidikan di sekolah merupakan salah satukebijakan pendidikan nasional untuk meningkatkan daya saing,kemandirian dan martabat bangsa di kancah internasional. Menurutseorang ahli kepemimpinan, banyak faktor yang memengaruhi perilakupemimpin di antaranya adalah kriteria sukses, sifat-sifat pemimpin,kekuasaan pemimpin, variabel situasional, dan variabel intervening.Tujuan penulisan ini adalah untuk memberikan sumbangan konseppemikiran dalam membina mutu kepemimpinan kepala sekolah melaluifaktor-faktor yang mempengaruhi perilaku kepala sekolah.","author":[{"dropping-particle":"","family":"Usman","given":"Husaini","non-dropping-particle":"","parse-names":false,"suffix":""}],"container-title":"Jurnal Tenaga Kependidikan","id":"ITEM-1","issue":"3","issued":{"date-parts":[["2017"]]},"page":"1-20","title":"Faktor-faktor yang Mempengaruhi Perilaku Kepala Sekolah","type":"article-journal","volume":"2"},"uris":["http://www.mendeley.com/documents/?uuid=b8c62a7d-8676-4343-bce2-60b6beac44f3"]}],"mendeley":{"formattedCitation":"(Usman, 2017)","plainTextFormattedCitation":"(Usman, 2017)","previouslyFormattedCitation":"(Usman, 2017)"},"properties":{"noteIndex":0},"schema":"https://github.com/citation-style-language/schema/raw/master/csl-citation.json"}</w:instrText>
      </w:r>
      <w:r w:rsidRPr="005B5711">
        <w:rPr>
          <w:rFonts w:ascii="Times New Roman" w:hAnsi="Times New Roman" w:cs="Times New Roman"/>
          <w:sz w:val="24"/>
          <w:szCs w:val="24"/>
        </w:rPr>
        <w:fldChar w:fldCharType="separate"/>
      </w:r>
      <w:r w:rsidRPr="005B5711">
        <w:rPr>
          <w:rFonts w:ascii="Times New Roman" w:hAnsi="Times New Roman" w:cs="Times New Roman"/>
          <w:noProof/>
          <w:sz w:val="24"/>
          <w:szCs w:val="24"/>
        </w:rPr>
        <w:t>(Usman, 2017)</w:t>
      </w:r>
      <w:r w:rsidRPr="005B5711">
        <w:rPr>
          <w:rFonts w:ascii="Times New Roman" w:hAnsi="Times New Roman" w:cs="Times New Roman"/>
          <w:sz w:val="24"/>
          <w:szCs w:val="24"/>
        </w:rPr>
        <w:fldChar w:fldCharType="end"/>
      </w:r>
      <w:r w:rsidRPr="005B5711">
        <w:rPr>
          <w:rFonts w:ascii="Times New Roman" w:hAnsi="Times New Roman" w:cs="Times New Roman"/>
          <w:sz w:val="24"/>
          <w:szCs w:val="24"/>
        </w:rPr>
        <w:t>.</w:t>
      </w:r>
    </w:p>
    <w:p w14:paraId="3E0E5F45" w14:textId="4869AC0A" w:rsidR="00C53BB9" w:rsidRPr="005B5711" w:rsidRDefault="00C53BB9"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eastAsia="Times New Roman" w:hAnsi="Times New Roman" w:cs="Times New Roman"/>
          <w:sz w:val="24"/>
          <w:szCs w:val="24"/>
        </w:rPr>
      </w:pPr>
      <w:r w:rsidRPr="005B5711">
        <w:rPr>
          <w:rFonts w:ascii="Times New Roman" w:hAnsi="Times New Roman" w:cs="Times New Roman"/>
          <w:sz w:val="24"/>
          <w:szCs w:val="24"/>
        </w:rPr>
        <w:t xml:space="preserve">Southworth </w:t>
      </w:r>
      <w:r w:rsidRPr="005B5711">
        <w:rPr>
          <w:rFonts w:ascii="Times New Roman" w:hAnsi="Times New Roman" w:cs="Times New Roman"/>
          <w:sz w:val="24"/>
          <w:szCs w:val="24"/>
        </w:rPr>
        <w:fldChar w:fldCharType="begin" w:fldLock="1"/>
      </w:r>
      <w:r w:rsidRPr="005B5711">
        <w:rPr>
          <w:rFonts w:ascii="Times New Roman" w:hAnsi="Times New Roman" w:cs="Times New Roman"/>
          <w:sz w:val="24"/>
          <w:szCs w:val="24"/>
        </w:rPr>
        <w:instrText>ADDIN CSL_CITATION {"citationItems":[{"id":"ITEM-1","itemData":{"DOI":"10.21831/cp.v5i1.1253","ISSN":"0216-1370","abstract":"Abstrak: Penelitian ini bertujuan untuk menemukan konsep strategi kepemimpinan pembelajaran. Perbedaan pembelajaran di SMK dengan SMA membawa konsekuensi strategi kepemimpinan pembelajaran yang berbeda pula. Penelitian menggunakan pendekatan kualitatif dengan jenis grounded theory. Instrumen penelitian adalah peneliti sendiri. Teknik pengumpulan data yang digunakan adalah wawancara mendalam, observasi partisipasi, dan dokumentasi. Subjek penelitian adalah kepala sekolah, wakil kepala sekolah, dan anggota komite sekolahsecara snowball. Orang kunci dalam penelitian ini adalah kepala sekolah. Objek penelitian adalah pelaku, konsep, tempat, dan kegiatan. Keabsahan data dilakukan dengan kriteria kredibilitas, transferabilitas, dependabilitas, dan komfirmabilitas. Langkah-langkah dan analisis data yang digunakan adalah model Lichman (2011). Penelitian menemukan bahwa strategi kepemimpinan pembelajaran adalah: keteladanan, pembelajaran di kelas dan luar kelas, kultur sekolah, dan penguatan.Kata Kunci: strategi, kepemimpinan pembelajaran, implementasi kurikulum 2013THE STRATEGY OF INSTRUCTIONAL LEADERSHIP TOWARD THE IMPEMENTATION OF CURRICULUM 2013Abstract: Theresearch was aim to find the strategy concept of instructional leadership. Different between VHS and HS learning bring coonsequency different of strategy of instructional too. The research used was qualitative with grounded theory type. Research instrument is the researchers ourself. Data collecting technique were used deep-interview, participation observation, and documentation. Reseach subjects areprincipal, vice principals, and school committee members with snowball. Key informan is principal. Research objects are: persons, concept, place, and activities. Verification of data was done by credibility, transferability, dependability, and comfirmability criteria. Stage and data analysis were used the Lichman model (2011). The research findings that the strategy of instructional leaderships are modeling, learning in and out classroom, school culture, and strengthening.Keywords: strategy, instructional leadership, implementation of curriculum 2013","author":[{"dropping-particle":"","family":"Usman","given":"Husaini","non-dropping-particle":"","parse-names":false,"suffix":""},{"dropping-particle":"","family":"Eko Raharjo","given":"Nuryadin","non-dropping-particle":"","parse-names":false,"suffix":""}],"container-title":"Jurnal Cakrawala Pendidikan","id":"ITEM-1","issue":"1","issued":{"date-parts":[["2013"]]},"page":"1-13","title":"Strategi Kepemimpinan Pembelajaran Menyongsong Implementasi Kurikulum 2013","type":"article-journal","volume":"5"},"uris":["http://www.mendeley.com/documents/?uuid=2be661a2-0291-444e-a772-2121cfbb557c"]}],"mendeley":{"formattedCitation":"(Usman &amp; Eko Raharjo, 2013)","plainTextFormattedCitation":"(Usman &amp; Eko Raharjo, 2013)","previouslyFormattedCitation":"(Usman &amp; Eko Raharjo, 2013)"},"properties":{"noteIndex":0},"schema":"https://github.com/citation-style-language/schema/raw/master/csl-citation.json"}</w:instrText>
      </w:r>
      <w:r w:rsidRPr="005B5711">
        <w:rPr>
          <w:rFonts w:ascii="Times New Roman" w:hAnsi="Times New Roman" w:cs="Times New Roman"/>
          <w:sz w:val="24"/>
          <w:szCs w:val="24"/>
        </w:rPr>
        <w:fldChar w:fldCharType="separate"/>
      </w:r>
      <w:r w:rsidRPr="005B5711">
        <w:rPr>
          <w:rFonts w:ascii="Times New Roman" w:hAnsi="Times New Roman" w:cs="Times New Roman"/>
          <w:noProof/>
          <w:sz w:val="24"/>
          <w:szCs w:val="24"/>
        </w:rPr>
        <w:t>(Usman &amp; Eko Raharjo, 2013)</w:t>
      </w:r>
      <w:r w:rsidRPr="005B5711">
        <w:rPr>
          <w:rFonts w:ascii="Times New Roman" w:hAnsi="Times New Roman" w:cs="Times New Roman"/>
          <w:sz w:val="24"/>
          <w:szCs w:val="24"/>
        </w:rPr>
        <w:fldChar w:fldCharType="end"/>
      </w:r>
      <w:r w:rsidRPr="005B5711">
        <w:rPr>
          <w:rFonts w:ascii="Times New Roman" w:hAnsi="Times New Roman" w:cs="Times New Roman"/>
          <w:sz w:val="24"/>
          <w:szCs w:val="24"/>
        </w:rPr>
        <w:t xml:space="preserve"> mengemukakan bahwa strategi kepemimpinan pembelajaran untuk meningkatkan pembelajaran secara efektif yaitu 1) </w:t>
      </w:r>
      <w:r w:rsidRPr="005B5711">
        <w:rPr>
          <w:rFonts w:ascii="Times New Roman" w:hAnsi="Times New Roman" w:cs="Times New Roman"/>
          <w:i/>
          <w:iCs/>
          <w:sz w:val="24"/>
          <w:szCs w:val="24"/>
        </w:rPr>
        <w:t xml:space="preserve">modeling; </w:t>
      </w:r>
      <w:r w:rsidRPr="005B5711">
        <w:rPr>
          <w:rFonts w:ascii="Times New Roman" w:hAnsi="Times New Roman" w:cs="Times New Roman"/>
          <w:sz w:val="24"/>
          <w:szCs w:val="24"/>
        </w:rPr>
        <w:t xml:space="preserve">2) </w:t>
      </w:r>
      <w:r w:rsidRPr="005B5711">
        <w:rPr>
          <w:rFonts w:ascii="Times New Roman" w:hAnsi="Times New Roman" w:cs="Times New Roman"/>
          <w:i/>
          <w:iCs/>
          <w:sz w:val="24"/>
          <w:szCs w:val="24"/>
        </w:rPr>
        <w:t>monitoring</w:t>
      </w:r>
      <w:r w:rsidRPr="005B5711">
        <w:rPr>
          <w:rFonts w:ascii="Times New Roman" w:hAnsi="Times New Roman" w:cs="Times New Roman"/>
          <w:sz w:val="24"/>
          <w:szCs w:val="24"/>
        </w:rPr>
        <w:t xml:space="preserve">; dan 3) </w:t>
      </w:r>
      <w:r w:rsidRPr="005B5711">
        <w:rPr>
          <w:rFonts w:ascii="Times New Roman" w:hAnsi="Times New Roman" w:cs="Times New Roman"/>
          <w:i/>
          <w:iCs/>
          <w:sz w:val="24"/>
          <w:szCs w:val="24"/>
        </w:rPr>
        <w:t xml:space="preserve">professional dialog and discussion. </w:t>
      </w:r>
      <w:r w:rsidRPr="005B5711">
        <w:rPr>
          <w:rFonts w:ascii="Times New Roman" w:hAnsi="Times New Roman" w:cs="Times New Roman"/>
          <w:sz w:val="24"/>
          <w:szCs w:val="24"/>
        </w:rPr>
        <w:t xml:space="preserve">Adanya dukungan tersebut terjadi karena salah satu upaya untuk melaksanakan penguatan terhadap guru adalah dengan cara melakukan pemantauan ke kelas-kelas dan memantau kinerja guru secara terus-menurus. Selain itu, kepala sekolah harus mengadakan dialog professional </w:t>
      </w:r>
      <w:r w:rsidRPr="005B5711">
        <w:rPr>
          <w:rFonts w:ascii="Times New Roman" w:hAnsi="Times New Roman" w:cs="Times New Roman"/>
          <w:sz w:val="24"/>
          <w:szCs w:val="24"/>
        </w:rPr>
        <w:lastRenderedPageBreak/>
        <w:t>dan diskusi dengan guru secara priodik untuk membahas tentang peningkatan mutu proses dan hasil pembelajaran siswa</w:t>
      </w:r>
    </w:p>
    <w:p w14:paraId="5F002824" w14:textId="7BBF362C" w:rsidR="00DE59F2" w:rsidRPr="005B5711" w:rsidRDefault="00C53BB9"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hAnsi="Times New Roman" w:cs="Times New Roman"/>
          <w:sz w:val="24"/>
          <w:szCs w:val="24"/>
        </w:rPr>
      </w:pPr>
      <w:r w:rsidRPr="005B5711">
        <w:rPr>
          <w:rFonts w:ascii="Times New Roman" w:hAnsi="Times New Roman" w:cs="Times New Roman"/>
          <w:sz w:val="24"/>
          <w:szCs w:val="24"/>
        </w:rPr>
        <w:t xml:space="preserve">Pernyataan di atas di dukung oleh hasil penelitian yang dilakukan oleh </w:t>
      </w:r>
      <w:r w:rsidRPr="005B5711">
        <w:rPr>
          <w:rFonts w:ascii="Times New Roman" w:hAnsi="Times New Roman" w:cs="Times New Roman"/>
          <w:sz w:val="24"/>
          <w:szCs w:val="24"/>
        </w:rPr>
        <w:fldChar w:fldCharType="begin" w:fldLock="1"/>
      </w:r>
      <w:r w:rsidRPr="005B5711">
        <w:rPr>
          <w:rFonts w:ascii="Times New Roman" w:hAnsi="Times New Roman" w:cs="Times New Roman"/>
          <w:sz w:val="24"/>
          <w:szCs w:val="24"/>
        </w:rPr>
        <w:instrText>ADDIN CSL_CITATION {"citationItems":[{"id":"ITEM-1","itemData":{"DOI":"10.31851/jmksp.v4i2.2907","ISSN":"2548-7094","abstract":"This study aims to reveal:(1) the influence of principals' managerial competencies on student achievement;(2) the effect of principals' managerial competencies on student achievement through teacher achievement motivation;(3) the influence between teacher achievement …","author":[{"dropping-particle":"","family":"Riyanto","given":"Tobing","non-dropping-particle":"","parse-names":false,"suffix":""},{"dropping-particle":"","family":"Masniar","given":"Masniar","non-dropping-particle":"","parse-names":false,"suffix":""}],"container-title":"JMKSP (Jurnal Manajemen, Kepemimpinan, dan Supervisi Pendidikan)","id":"ITEM-1","issue":"2","issued":{"date-parts":[["2019"]]},"page":"180","title":"Pengaruh Kompetensi Manajerial Kepala Sekolah Dan Motivasi Guru, Terhadap Prestasi Siswa Sd Negeri Sekecamatan Pulau Rimau","type":"article-journal","volume":"4"},"uris":["http://www.mendeley.com/documents/?uuid=ed0717dd-aa0e-49ee-a815-24d2c8b17f81"]}],"mendeley":{"formattedCitation":"(Riyanto &amp; Masniar, 2019)","manualFormatting":"Riyanto &amp; Masniar (2019)","plainTextFormattedCitation":"(Riyanto &amp; Masniar, 2019)","previouslyFormattedCitation":"(Riyanto &amp; Masniar, 2019)"},"properties":{"noteIndex":0},"schema":"https://github.com/citation-style-language/schema/raw/master/csl-citation.json"}</w:instrText>
      </w:r>
      <w:r w:rsidRPr="005B5711">
        <w:rPr>
          <w:rFonts w:ascii="Times New Roman" w:hAnsi="Times New Roman" w:cs="Times New Roman"/>
          <w:sz w:val="24"/>
          <w:szCs w:val="24"/>
        </w:rPr>
        <w:fldChar w:fldCharType="separate"/>
      </w:r>
      <w:r w:rsidRPr="005B5711">
        <w:rPr>
          <w:rFonts w:ascii="Times New Roman" w:hAnsi="Times New Roman" w:cs="Times New Roman"/>
          <w:noProof/>
          <w:sz w:val="24"/>
          <w:szCs w:val="24"/>
        </w:rPr>
        <w:t>Riyanto &amp; Masniar (2019)</w:t>
      </w:r>
      <w:r w:rsidRPr="005B5711">
        <w:rPr>
          <w:rFonts w:ascii="Times New Roman" w:hAnsi="Times New Roman" w:cs="Times New Roman"/>
          <w:sz w:val="24"/>
          <w:szCs w:val="24"/>
        </w:rPr>
        <w:fldChar w:fldCharType="end"/>
      </w:r>
      <w:r w:rsidRPr="005B5711">
        <w:rPr>
          <w:rFonts w:ascii="Times New Roman" w:hAnsi="Times New Roman" w:cs="Times New Roman"/>
          <w:sz w:val="24"/>
          <w:szCs w:val="24"/>
        </w:rPr>
        <w:t xml:space="preserve"> </w:t>
      </w:r>
      <w:r w:rsidRPr="005B5711">
        <w:rPr>
          <w:rFonts w:ascii="Times New Roman" w:hAnsi="Times New Roman" w:cs="Times New Roman"/>
          <w:sz w:val="24"/>
          <w:szCs w:val="24"/>
          <w:lang w:val="id-ID"/>
        </w:rPr>
        <w:t xml:space="preserve"> </w:t>
      </w:r>
      <w:r w:rsidRPr="005B5711">
        <w:rPr>
          <w:rFonts w:ascii="Times New Roman" w:hAnsi="Times New Roman" w:cs="Times New Roman"/>
          <w:sz w:val="24"/>
          <w:szCs w:val="24"/>
        </w:rPr>
        <w:t>yang menunjukkan bahwa: 1) terdapat pengaruh kompetensi manajerial kepala sekolah dengan prestasi belajar siswa 2) pengaruh manajerial kepala sekolah dengan prestasi belajar siswa melalui motivasi berprestasi guru; 3) terdapat pengaruh langsung antara motivasi berprestasi guru dengan prestasi belajar siswa. Jadi secara keseluruhan kompetensi manajerial kepala sekolah, motivasi berprestasi guru terhadap prestasi belajar siswa</w:t>
      </w:r>
      <w:r w:rsidR="00DE59F2" w:rsidRPr="005B5711">
        <w:rPr>
          <w:rFonts w:ascii="Times New Roman" w:hAnsi="Times New Roman" w:cs="Times New Roman"/>
          <w:sz w:val="24"/>
          <w:szCs w:val="24"/>
        </w:rPr>
        <w:t>.</w:t>
      </w:r>
    </w:p>
    <w:p w14:paraId="211429E5" w14:textId="49EC286B" w:rsidR="00C53BB9" w:rsidRPr="005B5711" w:rsidRDefault="00C53BB9"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hAnsi="Times New Roman" w:cs="Times New Roman"/>
          <w:sz w:val="24"/>
          <w:szCs w:val="24"/>
        </w:rPr>
      </w:pPr>
      <w:r w:rsidRPr="005B5711">
        <w:rPr>
          <w:rFonts w:ascii="Times New Roman" w:hAnsi="Times New Roman" w:cs="Times New Roman"/>
          <w:sz w:val="24"/>
          <w:szCs w:val="24"/>
        </w:rPr>
        <w:t>Penelitian ini dilaksanakan di SMP Negeri 1 Tanah Abang Pali. Berdasarkan hasil observasi awal yang dilakukan pada tanggal 19 Maret 2023 hingga 23 Maret 2023, menemukan indikator yang menyatakan bahwa kinerja guru IPA SMP Negeri 1 Tanah Abang Pali belum maksimal berdasarkan hasil temuan yang menyatakan bahwa guru IPA mampu mengaplikasikan kurikulum merdeka kedalam proses pembelajaran secara keseluruhan.</w:t>
      </w:r>
    </w:p>
    <w:p w14:paraId="7C47C137" w14:textId="04049F1A" w:rsidR="00C53BB9" w:rsidRPr="005B5711" w:rsidRDefault="00C53BB9" w:rsidP="008E3BB8">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567"/>
        <w:jc w:val="both"/>
        <w:rPr>
          <w:rFonts w:ascii="Times New Roman" w:hAnsi="Times New Roman" w:cs="Times New Roman"/>
          <w:sz w:val="24"/>
          <w:szCs w:val="24"/>
        </w:rPr>
      </w:pPr>
      <w:r w:rsidRPr="005B5711">
        <w:rPr>
          <w:rFonts w:ascii="Times New Roman" w:hAnsi="Times New Roman" w:cs="Times New Roman"/>
          <w:sz w:val="24"/>
          <w:szCs w:val="24"/>
        </w:rPr>
        <w:t>Hasil observasi menyimpulkan bahwa kesulitan guru adalah menyesuaikan kurikulum yang baru dipelajari dengan kebutuhan pembelajaran dan karakteristik peserta didik dii SMP Negeri 1 Tanah Abang Pali. Guru IPA harus mempersiapkan proses pembelajaran sesuai dengan silabus yang telah ditetapkan. Permasalahan yang muncul adalah keterbatasan kemampuan guru dalam menggunakan sarana dan prasana pembelajaran yang ditutut dalam proses pembelajaran.</w:t>
      </w:r>
    </w:p>
    <w:p w14:paraId="154128B1" w14:textId="07626DED" w:rsidR="00DE59F2" w:rsidRPr="005B5711" w:rsidRDefault="00C53BB9" w:rsidP="008E3BB8">
      <w:pPr>
        <w:pStyle w:val="ListParagraph"/>
        <w:widowControl w:val="0"/>
        <w:spacing w:after="0" w:line="240" w:lineRule="auto"/>
        <w:ind w:left="0" w:firstLine="567"/>
        <w:jc w:val="both"/>
        <w:rPr>
          <w:rFonts w:ascii="Times New Roman" w:hAnsi="Times New Roman" w:cs="Times New Roman"/>
          <w:sz w:val="24"/>
          <w:szCs w:val="24"/>
        </w:rPr>
      </w:pPr>
      <w:r w:rsidRPr="005B5711">
        <w:rPr>
          <w:rFonts w:ascii="Times New Roman" w:hAnsi="Times New Roman" w:cs="Times New Roman"/>
          <w:sz w:val="24"/>
          <w:szCs w:val="24"/>
        </w:rPr>
        <w:t xml:space="preserve">Selain itu, masih terbataasnya program pelatihan secara berkelanjutan yang dapat diikuti oleh seluruh guru menjadi alasan mengapa guru belum mampu mengaplikasikan kurikulum tersebut secara total dalam proses pembelajaran. Hal ini terlihat dari sebagian guru IPA yang telah merancang rencana pembelajaran, akan tetapi, dalam proses belajar mengajar, sebagian guru tersebut masih menggunakan metode yang sama. Guru IPA masih terlihat lebih aktif dibandingkaan siswa, meskipun sesekali siswa diberikan kesempatan untuk bertanya dan menjawab pertanyaan. Akan tetapi, dinilai bahwa kegiatan pelatihan tersebut belum efektif terhadap peningkatan kompetensi guru IPA karena guru mengikuti pelatihan juga masih belum menguasai secara keseluruhan apa saja materi yang telah dipelajari saat mengikuti pelatihan. </w:t>
      </w:r>
    </w:p>
    <w:p w14:paraId="6E9EF4CE" w14:textId="77777777" w:rsidR="00DE59F2" w:rsidRPr="005B5711" w:rsidRDefault="00DE59F2" w:rsidP="00B82F26">
      <w:pPr>
        <w:pBdr>
          <w:top w:val="none" w:sz="0" w:space="0" w:color="000000"/>
          <w:left w:val="none" w:sz="0" w:space="0" w:color="000000"/>
          <w:bottom w:val="none" w:sz="0" w:space="0" w:color="000000"/>
          <w:right w:val="none" w:sz="0" w:space="0" w:color="000000"/>
          <w:between w:val="none" w:sz="0" w:space="0" w:color="000000"/>
        </w:pBdr>
        <w:spacing w:after="0" w:line="240" w:lineRule="auto"/>
        <w:ind w:right="57" w:firstLine="851"/>
        <w:jc w:val="both"/>
        <w:rPr>
          <w:rFonts w:ascii="Times New Roman" w:hAnsi="Times New Roman" w:cs="Times New Roman"/>
          <w:sz w:val="24"/>
          <w:szCs w:val="24"/>
        </w:rPr>
      </w:pPr>
    </w:p>
    <w:p w14:paraId="107B5240" w14:textId="4D5D363E" w:rsidR="001A0FD7" w:rsidRPr="005B5711" w:rsidRDefault="0049683C" w:rsidP="00B82F26">
      <w:pPr>
        <w:spacing w:after="0" w:line="240" w:lineRule="auto"/>
        <w:jc w:val="both"/>
        <w:rPr>
          <w:rFonts w:ascii="Times New Roman" w:hAnsi="Times New Roman" w:cs="Times New Roman"/>
          <w:sz w:val="24"/>
          <w:szCs w:val="24"/>
        </w:rPr>
      </w:pPr>
      <w:r w:rsidRPr="005B5711">
        <w:rPr>
          <w:rFonts w:ascii="Times New Roman" w:hAnsi="Times New Roman" w:cs="Times New Roman"/>
          <w:b/>
          <w:bCs/>
          <w:sz w:val="24"/>
          <w:szCs w:val="24"/>
        </w:rPr>
        <w:t>M</w:t>
      </w:r>
      <w:r w:rsidR="008E357E" w:rsidRPr="005B5711">
        <w:rPr>
          <w:rFonts w:ascii="Times New Roman" w:hAnsi="Times New Roman" w:cs="Times New Roman"/>
          <w:b/>
          <w:bCs/>
          <w:sz w:val="24"/>
          <w:szCs w:val="24"/>
        </w:rPr>
        <w:t>ETODE PENELITIAN</w:t>
      </w:r>
    </w:p>
    <w:p w14:paraId="56F871EE" w14:textId="1BDE1751" w:rsidR="00271E92" w:rsidRPr="005B5711" w:rsidRDefault="00C53BB9" w:rsidP="008E3BB8">
      <w:pPr>
        <w:spacing w:after="0" w:line="240" w:lineRule="auto"/>
        <w:ind w:firstLine="567"/>
        <w:jc w:val="both"/>
        <w:rPr>
          <w:rFonts w:ascii="Times New Roman" w:eastAsia="Calibri" w:hAnsi="Times New Roman" w:cs="Times New Roman"/>
          <w:sz w:val="24"/>
          <w:szCs w:val="24"/>
        </w:rPr>
      </w:pPr>
      <w:r w:rsidRPr="005B5711">
        <w:rPr>
          <w:rFonts w:ascii="Times New Roman" w:eastAsia="Calibri" w:hAnsi="Times New Roman" w:cs="Times New Roman"/>
          <w:sz w:val="24"/>
          <w:szCs w:val="24"/>
        </w:rPr>
        <w:t>Penelitian ini dilaksanakan di SMP</w:t>
      </w:r>
      <w:r w:rsidRPr="005B5711">
        <w:rPr>
          <w:rFonts w:ascii="Times New Roman" w:hAnsi="Times New Roman" w:cs="Times New Roman"/>
          <w:sz w:val="24"/>
          <w:szCs w:val="24"/>
        </w:rPr>
        <w:t xml:space="preserve"> Negeri 1 Tanah Abang Pali. A</w:t>
      </w:r>
      <w:r w:rsidRPr="005B5711">
        <w:rPr>
          <w:rFonts w:ascii="Times New Roman" w:eastAsia="Calibri" w:hAnsi="Times New Roman" w:cs="Times New Roman"/>
          <w:sz w:val="24"/>
          <w:szCs w:val="24"/>
        </w:rPr>
        <w:t>dapun waktu penelitian dilaksanakan pada bulan Mei 2023 sampai dengan November 2023</w:t>
      </w:r>
      <w:r w:rsidR="00792517" w:rsidRPr="005B5711">
        <w:rPr>
          <w:rFonts w:ascii="Times New Roman" w:eastAsia="Georgia" w:hAnsi="Times New Roman" w:cs="Times New Roman"/>
          <w:sz w:val="24"/>
          <w:szCs w:val="24"/>
        </w:rPr>
        <w:t>.</w:t>
      </w:r>
      <w:r w:rsidRPr="005B5711">
        <w:rPr>
          <w:rFonts w:ascii="Times New Roman" w:eastAsia="Georgia" w:hAnsi="Times New Roman" w:cs="Times New Roman"/>
          <w:sz w:val="24"/>
          <w:szCs w:val="24"/>
        </w:rPr>
        <w:t xml:space="preserve"> Pada penelitian ini peneliti memilih informan yang mampu memberikan informasi akurat tentang masalah yang diteliti atau sering disebut dengan </w:t>
      </w:r>
      <w:r w:rsidRPr="005B5711">
        <w:rPr>
          <w:rFonts w:ascii="Times New Roman" w:eastAsia="Georgia" w:hAnsi="Times New Roman" w:cs="Times New Roman"/>
          <w:i/>
          <w:sz w:val="24"/>
          <w:szCs w:val="24"/>
        </w:rPr>
        <w:t>key person</w:t>
      </w:r>
      <w:r w:rsidRPr="005B5711">
        <w:rPr>
          <w:rFonts w:ascii="Times New Roman" w:eastAsia="Georgia" w:hAnsi="Times New Roman" w:cs="Times New Roman"/>
          <w:sz w:val="24"/>
          <w:szCs w:val="24"/>
        </w:rPr>
        <w:t xml:space="preserve">. Informan atau </w:t>
      </w:r>
      <w:r w:rsidRPr="005B5711">
        <w:rPr>
          <w:rFonts w:ascii="Times New Roman" w:eastAsia="Georgia" w:hAnsi="Times New Roman" w:cs="Times New Roman"/>
          <w:i/>
          <w:sz w:val="24"/>
          <w:szCs w:val="24"/>
        </w:rPr>
        <w:t xml:space="preserve">key person </w:t>
      </w:r>
      <w:r w:rsidRPr="005B5711">
        <w:rPr>
          <w:rFonts w:ascii="Times New Roman" w:eastAsia="Georgia" w:hAnsi="Times New Roman" w:cs="Times New Roman"/>
          <w:sz w:val="24"/>
          <w:szCs w:val="24"/>
        </w:rPr>
        <w:t xml:space="preserve">yang diambil oleh peneliti yaitu kepala sekolah, guru dan tenaga kependidikan, peserta didik, serta seluruh </w:t>
      </w:r>
      <w:r w:rsidRPr="005B5711">
        <w:rPr>
          <w:rFonts w:ascii="Times New Roman" w:eastAsia="Georgia" w:hAnsi="Times New Roman" w:cs="Times New Roman"/>
          <w:i/>
          <w:sz w:val="24"/>
          <w:szCs w:val="24"/>
        </w:rPr>
        <w:t xml:space="preserve">stake houlder </w:t>
      </w:r>
      <w:r w:rsidRPr="005B5711">
        <w:rPr>
          <w:rFonts w:ascii="Times New Roman" w:eastAsia="Georgia" w:hAnsi="Times New Roman" w:cs="Times New Roman"/>
          <w:sz w:val="24"/>
          <w:szCs w:val="24"/>
        </w:rPr>
        <w:t xml:space="preserve">sekolah yang dapat memberikan informasi akurat tentang penelitian ini. </w:t>
      </w:r>
      <w:r w:rsidRPr="005B5711">
        <w:rPr>
          <w:rFonts w:ascii="Times New Roman" w:eastAsia="Calibri" w:hAnsi="Times New Roman" w:cs="Times New Roman"/>
          <w:sz w:val="24"/>
          <w:szCs w:val="24"/>
        </w:rPr>
        <w:t>Penelitian ini mengunakan metode kualitatif deskriftif. Pengumpulan data dalam penelitian ini menggunakan teknik observasi, wawancara dan dokumentasi.</w:t>
      </w:r>
    </w:p>
    <w:p w14:paraId="6C77B5BF" w14:textId="39B172AD" w:rsidR="00C53BB9" w:rsidRDefault="00C53BB9" w:rsidP="008E3BB8">
      <w:pPr>
        <w:spacing w:after="0" w:line="240" w:lineRule="auto"/>
        <w:ind w:firstLine="567"/>
        <w:jc w:val="both"/>
        <w:rPr>
          <w:rFonts w:ascii="Times New Roman" w:hAnsi="Times New Roman" w:cs="Times New Roman"/>
          <w:bCs/>
          <w:sz w:val="24"/>
          <w:szCs w:val="24"/>
        </w:rPr>
      </w:pPr>
      <w:r w:rsidRPr="005B5711">
        <w:rPr>
          <w:rFonts w:ascii="Times New Roman" w:hAnsi="Times New Roman" w:cs="Times New Roman"/>
          <w:sz w:val="24"/>
          <w:szCs w:val="24"/>
        </w:rPr>
        <w:t xml:space="preserve">Berdasarkan hasil observasi awal yang telah dilakukan oleh peneliti, maka peneliti terdorong untuk melakukan penelitian dengan judul </w:t>
      </w:r>
      <w:r w:rsidRPr="005B5711">
        <w:rPr>
          <w:rFonts w:ascii="Times New Roman" w:hAnsi="Times New Roman" w:cs="Times New Roman"/>
          <w:bCs/>
          <w:sz w:val="24"/>
          <w:szCs w:val="24"/>
        </w:rPr>
        <w:t xml:space="preserve">Peran </w:t>
      </w:r>
      <w:r w:rsidRPr="005B5711">
        <w:rPr>
          <w:rFonts w:ascii="Times New Roman" w:hAnsi="Times New Roman" w:cs="Times New Roman"/>
          <w:bCs/>
          <w:sz w:val="24"/>
          <w:szCs w:val="24"/>
          <w:lang w:val="id-ID"/>
        </w:rPr>
        <w:t>Kepala Sekolah Meningkatkan Kinerja Guru</w:t>
      </w:r>
      <w:r w:rsidRPr="005B5711">
        <w:rPr>
          <w:rFonts w:ascii="Times New Roman" w:hAnsi="Times New Roman" w:cs="Times New Roman"/>
          <w:bCs/>
          <w:sz w:val="24"/>
          <w:szCs w:val="24"/>
        </w:rPr>
        <w:t xml:space="preserve"> IPA di SMP Negeri 1 Tanah Abang Pali.</w:t>
      </w:r>
    </w:p>
    <w:p w14:paraId="6D14FC7C" w14:textId="77777777" w:rsidR="008E3BB8" w:rsidRDefault="008E3BB8" w:rsidP="008E3BB8">
      <w:pPr>
        <w:spacing w:after="0" w:line="240" w:lineRule="auto"/>
        <w:ind w:firstLine="567"/>
        <w:jc w:val="both"/>
        <w:rPr>
          <w:rFonts w:ascii="Times New Roman" w:hAnsi="Times New Roman" w:cs="Times New Roman"/>
          <w:bCs/>
          <w:sz w:val="24"/>
          <w:szCs w:val="24"/>
        </w:rPr>
      </w:pPr>
    </w:p>
    <w:p w14:paraId="59270FCA" w14:textId="77777777" w:rsidR="008E3BB8" w:rsidRDefault="008E3BB8" w:rsidP="008E3BB8">
      <w:pPr>
        <w:spacing w:after="0" w:line="240" w:lineRule="auto"/>
        <w:ind w:firstLine="567"/>
        <w:jc w:val="both"/>
        <w:rPr>
          <w:rFonts w:ascii="Times New Roman" w:hAnsi="Times New Roman" w:cs="Times New Roman"/>
          <w:bCs/>
          <w:sz w:val="24"/>
          <w:szCs w:val="24"/>
        </w:rPr>
      </w:pPr>
    </w:p>
    <w:p w14:paraId="4A95A434" w14:textId="77777777" w:rsidR="008E3BB8" w:rsidRPr="005B5711" w:rsidRDefault="008E3BB8" w:rsidP="008E3BB8">
      <w:pPr>
        <w:spacing w:after="0" w:line="240" w:lineRule="auto"/>
        <w:ind w:firstLine="567"/>
        <w:jc w:val="both"/>
        <w:rPr>
          <w:rFonts w:ascii="Times New Roman" w:eastAsia="Calibri" w:hAnsi="Times New Roman" w:cs="Times New Roman"/>
          <w:sz w:val="24"/>
          <w:szCs w:val="24"/>
        </w:rPr>
      </w:pPr>
    </w:p>
    <w:p w14:paraId="1F865CD8" w14:textId="421E7D3F" w:rsidR="0049683C" w:rsidRPr="005B5711" w:rsidRDefault="0049683C" w:rsidP="00B82F26">
      <w:pPr>
        <w:spacing w:after="0" w:line="240" w:lineRule="auto"/>
        <w:rPr>
          <w:rFonts w:ascii="Times New Roman" w:hAnsi="Times New Roman" w:cs="Times New Roman"/>
          <w:b/>
          <w:bCs/>
          <w:sz w:val="24"/>
          <w:szCs w:val="24"/>
        </w:rPr>
      </w:pPr>
      <w:r w:rsidRPr="005B5711">
        <w:rPr>
          <w:rFonts w:ascii="Times New Roman" w:hAnsi="Times New Roman" w:cs="Times New Roman"/>
          <w:b/>
          <w:bCs/>
          <w:sz w:val="24"/>
          <w:szCs w:val="24"/>
        </w:rPr>
        <w:lastRenderedPageBreak/>
        <w:t>H</w:t>
      </w:r>
      <w:r w:rsidR="00085B48" w:rsidRPr="005B5711">
        <w:rPr>
          <w:rFonts w:ascii="Times New Roman" w:hAnsi="Times New Roman" w:cs="Times New Roman"/>
          <w:b/>
          <w:bCs/>
          <w:sz w:val="24"/>
          <w:szCs w:val="24"/>
        </w:rPr>
        <w:t>ASIL PENELITIAN DAN PEMBAHASAN</w:t>
      </w:r>
    </w:p>
    <w:p w14:paraId="71A17BAF" w14:textId="582C2A1A" w:rsidR="00FD7DCA" w:rsidRPr="005B5711" w:rsidRDefault="00591439" w:rsidP="008E3BB8">
      <w:pPr>
        <w:spacing w:after="0" w:line="240" w:lineRule="auto"/>
        <w:ind w:firstLine="567"/>
        <w:jc w:val="both"/>
        <w:rPr>
          <w:rFonts w:ascii="Times New Roman" w:hAnsi="Times New Roman" w:cs="Times New Roman"/>
          <w:sz w:val="24"/>
          <w:szCs w:val="24"/>
        </w:rPr>
      </w:pPr>
      <w:r w:rsidRPr="005B5711">
        <w:rPr>
          <w:rFonts w:ascii="Times New Roman" w:hAnsi="Times New Roman" w:cs="Times New Roman"/>
          <w:sz w:val="24"/>
          <w:szCs w:val="24"/>
        </w:rPr>
        <w:t xml:space="preserve">Untuk meningkatkan </w:t>
      </w:r>
      <w:r w:rsidR="00C53BB9" w:rsidRPr="005B5711">
        <w:rPr>
          <w:rFonts w:ascii="Times New Roman" w:hAnsi="Times New Roman" w:cs="Times New Roman"/>
          <w:sz w:val="24"/>
          <w:szCs w:val="24"/>
        </w:rPr>
        <w:t>kinerja guru IPA</w:t>
      </w:r>
      <w:r w:rsidR="00E55ECD" w:rsidRPr="005B5711">
        <w:rPr>
          <w:rFonts w:ascii="Times New Roman" w:hAnsi="Times New Roman" w:cs="Times New Roman"/>
          <w:sz w:val="24"/>
          <w:szCs w:val="24"/>
        </w:rPr>
        <w:t xml:space="preserve"> </w:t>
      </w:r>
      <w:r w:rsidRPr="005B5711">
        <w:rPr>
          <w:rFonts w:ascii="Times New Roman" w:hAnsi="Times New Roman" w:cs="Times New Roman"/>
          <w:sz w:val="24"/>
          <w:szCs w:val="24"/>
        </w:rPr>
        <w:t xml:space="preserve">secara efektif dan terukur diperlukan manajemen </w:t>
      </w:r>
      <w:r w:rsidR="00C53BB9" w:rsidRPr="005B5711">
        <w:rPr>
          <w:rFonts w:ascii="Times New Roman" w:hAnsi="Times New Roman" w:cs="Times New Roman"/>
          <w:sz w:val="24"/>
          <w:szCs w:val="24"/>
        </w:rPr>
        <w:t xml:space="preserve">dan kepemimpinan </w:t>
      </w:r>
      <w:r w:rsidRPr="005B5711">
        <w:rPr>
          <w:rFonts w:ascii="Times New Roman" w:hAnsi="Times New Roman" w:cs="Times New Roman"/>
          <w:sz w:val="24"/>
          <w:szCs w:val="24"/>
        </w:rPr>
        <w:t xml:space="preserve">yang baik dalam implementasi </w:t>
      </w:r>
      <w:r w:rsidR="00E55ECD" w:rsidRPr="005B5711">
        <w:rPr>
          <w:rFonts w:ascii="Times New Roman" w:hAnsi="Times New Roman" w:cs="Times New Roman"/>
          <w:sz w:val="24"/>
          <w:szCs w:val="24"/>
        </w:rPr>
        <w:t>nya</w:t>
      </w:r>
      <w:r w:rsidRPr="005B5711">
        <w:rPr>
          <w:rFonts w:ascii="Times New Roman" w:hAnsi="Times New Roman" w:cs="Times New Roman"/>
          <w:sz w:val="24"/>
          <w:szCs w:val="24"/>
        </w:rPr>
        <w:t xml:space="preserve">. </w:t>
      </w:r>
      <w:r w:rsidR="00C53BB9" w:rsidRPr="005B5711">
        <w:rPr>
          <w:rFonts w:ascii="Times New Roman" w:hAnsi="Times New Roman" w:cs="Times New Roman"/>
          <w:sz w:val="24"/>
          <w:szCs w:val="24"/>
        </w:rPr>
        <w:t xml:space="preserve">Kepemimimpinan dan efektifitas manajamen </w:t>
      </w:r>
      <w:r w:rsidRPr="005B5711">
        <w:rPr>
          <w:rFonts w:ascii="Times New Roman" w:hAnsi="Times New Roman" w:cs="Times New Roman"/>
          <w:sz w:val="24"/>
          <w:szCs w:val="24"/>
        </w:rPr>
        <w:t xml:space="preserve">berperan sangat penting guna memastikan implementasi program </w:t>
      </w:r>
      <w:r w:rsidR="00EB51CA" w:rsidRPr="005B5711">
        <w:rPr>
          <w:rFonts w:ascii="Times New Roman" w:hAnsi="Times New Roman" w:cs="Times New Roman"/>
          <w:sz w:val="24"/>
          <w:szCs w:val="24"/>
        </w:rPr>
        <w:t xml:space="preserve">peningkatan kinerja guru IPA </w:t>
      </w:r>
      <w:r w:rsidRPr="005B5711">
        <w:rPr>
          <w:rFonts w:ascii="Times New Roman" w:hAnsi="Times New Roman" w:cs="Times New Roman"/>
          <w:sz w:val="24"/>
          <w:szCs w:val="24"/>
        </w:rPr>
        <w:t xml:space="preserve">berjalan sesuai dengan koridor dan tahapan capaiannya. Dalam </w:t>
      </w:r>
      <w:r w:rsidR="00EB51CA" w:rsidRPr="005B5711">
        <w:rPr>
          <w:rFonts w:ascii="Times New Roman" w:hAnsi="Times New Roman" w:cs="Times New Roman"/>
          <w:sz w:val="24"/>
          <w:szCs w:val="24"/>
        </w:rPr>
        <w:t>meningkatkan kinerja Guru IPA di SMPN 1 Tanah abang pali Sumatera Selatan akan dibahas melalui 3 fokus, yaitu untuk mengetahui bagaimana peran kepala sekolah dalam meningkatkan kinerja Guru, kendala yang dihadapi oleh kepala sekolah dalam menjalankan peran nya tersebut serta bagaimana Solusi yang diambil oleh kepala sekolah untutk menyelesaikan kendala yang timbul.</w:t>
      </w:r>
    </w:p>
    <w:p w14:paraId="40253457" w14:textId="0F4F8616" w:rsidR="00EB51CA" w:rsidRPr="005B5711" w:rsidRDefault="00EB51CA" w:rsidP="008E3BB8">
      <w:pPr>
        <w:spacing w:after="0" w:line="240" w:lineRule="auto"/>
        <w:ind w:firstLine="567"/>
        <w:jc w:val="both"/>
        <w:rPr>
          <w:rFonts w:ascii="Times New Roman" w:hAnsi="Times New Roman" w:cs="Times New Roman"/>
          <w:sz w:val="24"/>
          <w:szCs w:val="24"/>
        </w:rPr>
      </w:pPr>
      <w:r w:rsidRPr="005B5711">
        <w:rPr>
          <w:rFonts w:ascii="Times New Roman" w:hAnsi="Times New Roman" w:cs="Times New Roman"/>
          <w:sz w:val="24"/>
          <w:szCs w:val="24"/>
        </w:rPr>
        <w:t xml:space="preserve">Peran kepala sekolah dalam artikel ini akan dipaparkan dari sudut padang manajemen peran kepala sekolah dalam meningkatkan kinerja Guru IPA di SMPN 1 tanajh Abang Pali Sumatera Selatan melalui 3 peran yaitu peran dalam merencanakan peningkatan kinerja, peran dalam melaksanakan peningkatan kinerja dan peran dalam mengevaluasi peningkatan kinera. </w:t>
      </w:r>
    </w:p>
    <w:p w14:paraId="710B4390" w14:textId="77777777" w:rsidR="003B7F00" w:rsidRPr="005B5711" w:rsidRDefault="003B7F00" w:rsidP="00B82F26">
      <w:pPr>
        <w:spacing w:after="0" w:line="240" w:lineRule="auto"/>
        <w:ind w:firstLine="709"/>
        <w:jc w:val="both"/>
        <w:rPr>
          <w:rFonts w:ascii="Times New Roman" w:hAnsi="Times New Roman" w:cs="Times New Roman"/>
          <w:sz w:val="24"/>
          <w:szCs w:val="24"/>
        </w:rPr>
      </w:pPr>
    </w:p>
    <w:p w14:paraId="76BA8C61" w14:textId="6294F41B" w:rsidR="00591439" w:rsidRPr="005B5711" w:rsidRDefault="00EB51CA" w:rsidP="00B82F26">
      <w:pPr>
        <w:pStyle w:val="ListParagraph"/>
        <w:numPr>
          <w:ilvl w:val="0"/>
          <w:numId w:val="3"/>
        </w:numPr>
        <w:tabs>
          <w:tab w:val="left" w:pos="284"/>
        </w:tabs>
        <w:spacing w:after="0" w:line="240" w:lineRule="auto"/>
        <w:ind w:left="0" w:firstLine="0"/>
        <w:contextualSpacing w:val="0"/>
        <w:jc w:val="both"/>
        <w:rPr>
          <w:rFonts w:ascii="Times New Roman" w:hAnsi="Times New Roman" w:cs="Times New Roman"/>
          <w:b/>
          <w:bCs/>
          <w:sz w:val="24"/>
          <w:szCs w:val="24"/>
        </w:rPr>
      </w:pPr>
      <w:bookmarkStart w:id="4" w:name="_Toc146963766"/>
      <w:r w:rsidRPr="005B5711">
        <w:rPr>
          <w:rFonts w:ascii="Times New Roman" w:hAnsi="Times New Roman" w:cs="Times New Roman"/>
          <w:b/>
          <w:sz w:val="24"/>
          <w:szCs w:val="24"/>
        </w:rPr>
        <w:t>Peran Kepala Sekolah Dalam Merencanakan Peningkatan Kinerja Guru IPA SMP Negeri 1 Tanah Abang Pali</w:t>
      </w:r>
      <w:bookmarkEnd w:id="4"/>
    </w:p>
    <w:p w14:paraId="64103560" w14:textId="09B22CAD" w:rsidR="00083713" w:rsidRPr="005B5711" w:rsidRDefault="00586D30" w:rsidP="008E3BB8">
      <w:pPr>
        <w:widowControl w:val="0"/>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Peran Kepala sekolah </w:t>
      </w:r>
      <w:r w:rsidR="00083713" w:rsidRPr="005B5711">
        <w:rPr>
          <w:rFonts w:ascii="Times New Roman" w:eastAsia="Times New Roman" w:hAnsi="Times New Roman" w:cs="Times New Roman"/>
          <w:sz w:val="24"/>
          <w:szCs w:val="24"/>
        </w:rPr>
        <w:t xml:space="preserve">dalam </w:t>
      </w:r>
      <w:r w:rsidRPr="005B5711">
        <w:rPr>
          <w:rFonts w:ascii="Times New Roman" w:eastAsia="Times New Roman" w:hAnsi="Times New Roman" w:cs="Times New Roman"/>
          <w:sz w:val="24"/>
          <w:szCs w:val="24"/>
        </w:rPr>
        <w:t xml:space="preserve">merencanakan dan menetapkan program peningkatan kinerja guru IPA dilakukan dengan merencanakan dan merumuskan peningkatan guru IPA melalui </w:t>
      </w:r>
      <w:r w:rsidR="00E712D5" w:rsidRPr="005B5711">
        <w:rPr>
          <w:rFonts w:ascii="Times New Roman" w:eastAsia="Times New Roman" w:hAnsi="Times New Roman" w:cs="Times New Roman"/>
          <w:sz w:val="24"/>
          <w:szCs w:val="24"/>
        </w:rPr>
        <w:t>2</w:t>
      </w:r>
      <w:r w:rsidRPr="005B5711">
        <w:rPr>
          <w:rFonts w:ascii="Times New Roman" w:eastAsia="Times New Roman" w:hAnsi="Times New Roman" w:cs="Times New Roman"/>
          <w:sz w:val="24"/>
          <w:szCs w:val="24"/>
        </w:rPr>
        <w:t xml:space="preserve"> tahapan yaitu 1) Pengembangan visi misi sekolah, </w:t>
      </w:r>
      <w:r w:rsidRPr="005B5711">
        <w:rPr>
          <w:rFonts w:ascii="Times New Roman" w:hAnsi="Times New Roman" w:cs="Times New Roman"/>
          <w:sz w:val="24"/>
          <w:szCs w:val="24"/>
        </w:rPr>
        <w:t xml:space="preserve">perumusan visi dan misi sekolah di adakan melalui </w:t>
      </w:r>
      <w:r w:rsidRPr="005B5711">
        <w:rPr>
          <w:rFonts w:ascii="Times New Roman" w:eastAsia="Times New Roman" w:hAnsi="Times New Roman" w:cs="Times New Roman"/>
          <w:sz w:val="24"/>
          <w:szCs w:val="24"/>
        </w:rPr>
        <w:t xml:space="preserve">dialog terbuka dengan semua </w:t>
      </w:r>
      <w:r w:rsidRPr="005B5711">
        <w:rPr>
          <w:rFonts w:ascii="Times New Roman" w:eastAsia="Times New Roman" w:hAnsi="Times New Roman" w:cs="Times New Roman"/>
          <w:i/>
          <w:sz w:val="24"/>
          <w:szCs w:val="24"/>
        </w:rPr>
        <w:t>stakeholder</w:t>
      </w:r>
      <w:r w:rsidRPr="005B5711">
        <w:rPr>
          <w:rFonts w:ascii="Times New Roman" w:eastAsia="Times New Roman" w:hAnsi="Times New Roman" w:cs="Times New Roman"/>
          <w:sz w:val="24"/>
          <w:szCs w:val="24"/>
        </w:rPr>
        <w:t xml:space="preserve"> sekolah, termasuk guru IPA, untuk mendengarkan pandangan, harapan, dan aspirasi mereka terkait dengan pengembangan visi dan misi sekolah. </w:t>
      </w:r>
    </w:p>
    <w:p w14:paraId="0560EE93" w14:textId="0EA6FD85" w:rsidR="00586D30" w:rsidRPr="005B5711" w:rsidRDefault="00586D30" w:rsidP="008E3BB8">
      <w:pPr>
        <w:widowControl w:val="0"/>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Hal ini akan membantu memastikan bahwa visi dan misi tersebut mencerminkan kebutuhan dan nilai-nilai seluruh warga sekolah dan ikut berpartisipasi aktif dalam diskusi mengenai visi dan misi sekolah. meskipun di dalam Visi dan misi sekolah tidak secara eksplisit mencantumkan komitmen untuk meningkatkan kinerja guru IPA. Akan tetapi, di dalam misi sekolah terdapat penjabaran penjabaran yang mencakup komitmen untuk pengembangan profesional guru, peningkatan fasilitas pembelajaran IPA, atau metode pengajaran yang inovatif agar pembelajaran </w:t>
      </w:r>
      <w:r w:rsidR="00083713" w:rsidRPr="005B5711">
        <w:rPr>
          <w:rFonts w:ascii="Times New Roman" w:eastAsia="Times New Roman" w:hAnsi="Times New Roman" w:cs="Times New Roman"/>
          <w:i/>
          <w:sz w:val="24"/>
          <w:szCs w:val="24"/>
        </w:rPr>
        <w:t xml:space="preserve">sains </w:t>
      </w:r>
      <w:r w:rsidR="00083713" w:rsidRPr="005B5711">
        <w:rPr>
          <w:rFonts w:ascii="Times New Roman" w:eastAsia="Times New Roman" w:hAnsi="Times New Roman" w:cs="Times New Roman"/>
          <w:sz w:val="24"/>
          <w:szCs w:val="24"/>
        </w:rPr>
        <w:t>di</w:t>
      </w:r>
      <w:r w:rsidRPr="005B5711">
        <w:rPr>
          <w:rFonts w:ascii="Times New Roman" w:eastAsia="Times New Roman" w:hAnsi="Times New Roman" w:cs="Times New Roman"/>
          <w:sz w:val="24"/>
          <w:szCs w:val="24"/>
        </w:rPr>
        <w:t xml:space="preserve"> SMP Negeri 1 Tanah Abang dapat mencapai prestasi yang di inginkan oleh sekolah</w:t>
      </w:r>
    </w:p>
    <w:p w14:paraId="16231DDB" w14:textId="41647633" w:rsidR="00586D30" w:rsidRPr="005B5711" w:rsidRDefault="00083713" w:rsidP="008E3BB8">
      <w:pPr>
        <w:widowControl w:val="0"/>
        <w:spacing w:after="0" w:line="240" w:lineRule="auto"/>
        <w:ind w:firstLine="567"/>
        <w:jc w:val="both"/>
        <w:rPr>
          <w:rFonts w:ascii="Times New Roman" w:hAnsi="Times New Roman" w:cs="Times New Roman"/>
          <w:sz w:val="24"/>
          <w:szCs w:val="24"/>
        </w:rPr>
      </w:pPr>
      <w:r w:rsidRPr="005B5711">
        <w:rPr>
          <w:rFonts w:ascii="Times New Roman" w:eastAsia="Times New Roman" w:hAnsi="Times New Roman" w:cs="Times New Roman"/>
          <w:sz w:val="24"/>
          <w:szCs w:val="24"/>
        </w:rPr>
        <w:t xml:space="preserve">Peran perencanaan </w:t>
      </w:r>
      <w:r w:rsidR="00586D30" w:rsidRPr="005B5711">
        <w:rPr>
          <w:rFonts w:ascii="Times New Roman" w:eastAsia="Times New Roman" w:hAnsi="Times New Roman" w:cs="Times New Roman"/>
          <w:sz w:val="24"/>
          <w:szCs w:val="24"/>
        </w:rPr>
        <w:t>2) Merancang dan merumuskan program peningkatan kinerja guru IPA yang ter intergrasi dengan visi dan misi sekolah</w:t>
      </w:r>
      <w:r w:rsidR="00E712D5" w:rsidRPr="005B5711">
        <w:rPr>
          <w:rFonts w:ascii="Times New Roman" w:eastAsia="Times New Roman" w:hAnsi="Times New Roman" w:cs="Times New Roman"/>
          <w:sz w:val="24"/>
          <w:szCs w:val="24"/>
        </w:rPr>
        <w:t xml:space="preserve">, dengan cara Kepala sekolah memastikan bahwa visi dan misi sekolah mencerminkan nilai-nilai yang dianggap penting dalam konteks pembelajaran IPA, seperti penelitian, eksperimen, kolaborasi, dan ketekunan. </w:t>
      </w:r>
      <w:r w:rsidR="00E712D5" w:rsidRPr="005B5711">
        <w:rPr>
          <w:rFonts w:ascii="Times New Roman" w:hAnsi="Times New Roman" w:cs="Times New Roman"/>
          <w:sz w:val="24"/>
          <w:szCs w:val="24"/>
        </w:rPr>
        <w:t xml:space="preserve">Peningkatan mutu pembelajaran IPA yang diterapkan di dalam visi dan misi SMP Negeri 1 Tanah Abang Pali dengan tujuan agar lulusannya memiliki prestasi akademik khususnya di bidang </w:t>
      </w:r>
      <w:r w:rsidR="00E712D5" w:rsidRPr="005B5711">
        <w:rPr>
          <w:rFonts w:ascii="Times New Roman" w:hAnsi="Times New Roman" w:cs="Times New Roman"/>
          <w:i/>
          <w:sz w:val="24"/>
          <w:szCs w:val="24"/>
        </w:rPr>
        <w:t xml:space="preserve">sains. </w:t>
      </w:r>
      <w:r w:rsidR="00E712D5" w:rsidRPr="005B5711">
        <w:rPr>
          <w:rFonts w:ascii="Times New Roman" w:hAnsi="Times New Roman" w:cs="Times New Roman"/>
          <w:sz w:val="24"/>
          <w:szCs w:val="24"/>
        </w:rPr>
        <w:t>Untuk mencapai hal itu dilakukan melalui dua jalur, yaitu jalur intrakurikuler dan ekstrakurikuler.</w:t>
      </w:r>
    </w:p>
    <w:p w14:paraId="07B8656A" w14:textId="5938CA5E" w:rsidR="00E712D5" w:rsidRPr="005B5711" w:rsidRDefault="00E712D5" w:rsidP="008E3BB8">
      <w:pPr>
        <w:widowControl w:val="0"/>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Upaya </w:t>
      </w:r>
      <w:bookmarkStart w:id="5" w:name="_Hlk154838323"/>
      <w:r w:rsidRPr="005B5711">
        <w:rPr>
          <w:rFonts w:ascii="Times New Roman" w:eastAsia="Times New Roman" w:hAnsi="Times New Roman" w:cs="Times New Roman"/>
          <w:sz w:val="24"/>
          <w:szCs w:val="24"/>
        </w:rPr>
        <w:t>kepala sekolah merencanakan dan menetapkan program peningkatan kinerja guru IPA telah dilakukan dengan baik yaitu dilaksanakan sesuai dengan visi sekolah yaitu mencetak lulusan yang berahlaq mulia, berprestasi serta memilikikedisiplinan yang tinggi. Perencanaan tersebut kemudian di tetapkan melalui program sekolah secara tidak langsung menuntut guru SMP Negeri 1 Tanah Abang Pali untuk meningkatkan kompetensinya agar mampu melaksanakan program yang telah ditetapkan oleh sekolah dengan maksimal</w:t>
      </w:r>
      <w:bookmarkEnd w:id="5"/>
      <w:r w:rsidRPr="005B5711">
        <w:rPr>
          <w:rFonts w:ascii="Times New Roman" w:eastAsia="Times New Roman" w:hAnsi="Times New Roman" w:cs="Times New Roman"/>
          <w:sz w:val="24"/>
          <w:szCs w:val="24"/>
        </w:rPr>
        <w:t>.</w:t>
      </w:r>
    </w:p>
    <w:p w14:paraId="2E6FB403" w14:textId="77777777" w:rsidR="00586D30" w:rsidRPr="005B5711" w:rsidRDefault="00586D30" w:rsidP="00B82F26">
      <w:pPr>
        <w:widowControl w:val="0"/>
        <w:spacing w:after="0" w:line="240" w:lineRule="auto"/>
        <w:ind w:firstLine="709"/>
        <w:jc w:val="both"/>
        <w:rPr>
          <w:rFonts w:ascii="Times New Roman" w:eastAsia="Times New Roman" w:hAnsi="Times New Roman" w:cs="Times New Roman"/>
          <w:sz w:val="24"/>
          <w:szCs w:val="24"/>
        </w:rPr>
      </w:pPr>
    </w:p>
    <w:p w14:paraId="6158C62D" w14:textId="10B52601" w:rsidR="00586D30" w:rsidRPr="005B5711" w:rsidRDefault="00586D30" w:rsidP="00B82F26">
      <w:pPr>
        <w:widowControl w:val="0"/>
        <w:spacing w:after="0" w:line="240" w:lineRule="auto"/>
        <w:ind w:firstLine="709"/>
        <w:jc w:val="both"/>
        <w:rPr>
          <w:rFonts w:ascii="Times New Roman" w:hAnsi="Times New Roman" w:cs="Times New Roman"/>
          <w:sz w:val="24"/>
          <w:szCs w:val="24"/>
        </w:rPr>
      </w:pPr>
    </w:p>
    <w:p w14:paraId="271F6254" w14:textId="498B5534" w:rsidR="003B7F00" w:rsidRPr="005B5711" w:rsidRDefault="00300AAA" w:rsidP="00B82F26">
      <w:pPr>
        <w:pStyle w:val="ListParagraph"/>
        <w:numPr>
          <w:ilvl w:val="0"/>
          <w:numId w:val="3"/>
        </w:numPr>
        <w:tabs>
          <w:tab w:val="left" w:pos="284"/>
        </w:tabs>
        <w:spacing w:after="0" w:line="240" w:lineRule="auto"/>
        <w:ind w:left="0" w:firstLine="0"/>
        <w:contextualSpacing w:val="0"/>
        <w:jc w:val="both"/>
        <w:rPr>
          <w:rFonts w:ascii="Times New Roman" w:hAnsi="Times New Roman" w:cs="Times New Roman"/>
          <w:b/>
          <w:bCs/>
          <w:sz w:val="24"/>
          <w:szCs w:val="24"/>
        </w:rPr>
      </w:pPr>
      <w:r w:rsidRPr="005B5711">
        <w:rPr>
          <w:rFonts w:ascii="Times New Roman" w:hAnsi="Times New Roman" w:cs="Times New Roman"/>
          <w:b/>
          <w:sz w:val="24"/>
          <w:szCs w:val="24"/>
        </w:rPr>
        <w:t>Peran Kepala Sekolah Dalam Melaksanakan Peningkatan Kinerja Guru IPA SMP Negeri 1 Tanah Abang Pali</w:t>
      </w:r>
    </w:p>
    <w:p w14:paraId="4B7BE7C8" w14:textId="600D2475"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Pelaksanaan peningkatan kinerja guru IPA masuk dalam program peningkatan SDM SMP Negeri 1 Tanah Abang Pali yang mengagendakan beberapa kegiatan di antaranya peningkatan kemampuan mengelola kelas, </w:t>
      </w:r>
      <w:r w:rsidRPr="005B5711">
        <w:rPr>
          <w:rFonts w:ascii="Times New Roman" w:hAnsi="Times New Roman" w:cs="Times New Roman"/>
          <w:sz w:val="24"/>
          <w:szCs w:val="24"/>
        </w:rPr>
        <w:t>program pelatihan kurikulum merdeka, penelitian tindakan kelas bagi guru SMP Negeri 1 Tanah Abang Pali</w:t>
      </w:r>
      <w:r w:rsidRPr="005B5711">
        <w:rPr>
          <w:rFonts w:ascii="Times New Roman" w:eastAsia="Times New Roman" w:hAnsi="Times New Roman" w:cs="Times New Roman"/>
          <w:sz w:val="24"/>
          <w:szCs w:val="24"/>
        </w:rPr>
        <w:t>, pemantauan, supervisi, evaluasi, laporan, dan tindak lanjut. Dalam bidang kompetensi, SMP Negeri 1 Tanah Abang Pali melakukan pelaksanaannya dengan mengawali dengan perencanaan awal tahun, workshop kurikulum merdeka, pendampingan penyusunan silabus, RPP, dan perangkat pembelajaran lainnya, serta evaluasi pekanan, bulanan, dan tahunan.</w:t>
      </w:r>
    </w:p>
    <w:p w14:paraId="6EC62014" w14:textId="1EE513F9"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Pelaksnaan Pembinaan kinerja guru IPA dalam kerangka pencapaian tujuan sekolah dilakukan dengan mempertimbangkan kebutuhan guru. Rencana pembinaan guru itu dituangkan dalam RKS Tahun 2023-2024 dengan program peningkatan/pengembangan tenaga pendidik yang mencakup peningkatan profesionalitas guru, peningkatan kompetensi guru, dan pelaksanaan monitoring serta evaluasi kinerja mengajar guru.</w:t>
      </w:r>
    </w:p>
    <w:p w14:paraId="79AD4218" w14:textId="75BD166E"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telah melaksanakan upaya peningkatan kemmapuan mengajar guru dengan baik. Bentuk-bentuk pembinaan pada aspek peningkatan kinerja guru IPA SMP Negeri 1 Tanah Abang Pali dilaksanakan dengan kegiatan workshop, pendampingan penyusunan silabus, RPP dan perangkat pembelajaran lainnya, serta mengaktifkan kegiatan KKG, melengkapi sarana kelas dengan LCD proyektor, membekali guru dengan pelatihan pembelajaran</w:t>
      </w:r>
      <w:r w:rsidR="00507D82" w:rsidRPr="005B5711">
        <w:rPr>
          <w:rFonts w:ascii="Times New Roman" w:eastAsia="Times New Roman" w:hAnsi="Times New Roman" w:cs="Times New Roman"/>
          <w:sz w:val="24"/>
          <w:szCs w:val="24"/>
        </w:rPr>
        <w:t>.</w:t>
      </w:r>
    </w:p>
    <w:p w14:paraId="461CBAAA" w14:textId="7769D5BF" w:rsidR="00507D82" w:rsidRPr="005B5711" w:rsidRDefault="00507D82"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hAnsi="Times New Roman" w:cs="Times New Roman"/>
          <w:sz w:val="24"/>
          <w:szCs w:val="24"/>
        </w:rPr>
        <w:t>Kepala Sekolah juga melaksanakan program peningkatan kinerja guru IPA dengan mendorong guru agar dapat meningkatkan kompetensi serta kemampuan mengajar. Agar program pembinaan dan peningkatan kemmapuan mengajar dapat berjalan dengan maksimal, kepala sekolah membentuk tim yang terdiri dari Guru senior sebagai pelaksana tugas untuk membantu keterlaksanaan program</w:t>
      </w:r>
    </w:p>
    <w:p w14:paraId="75EA6DB8" w14:textId="77777777" w:rsidR="00456396" w:rsidRPr="005B5711" w:rsidRDefault="00456396" w:rsidP="00B82F26">
      <w:pPr>
        <w:spacing w:after="0" w:line="240" w:lineRule="auto"/>
        <w:ind w:firstLine="709"/>
        <w:jc w:val="both"/>
        <w:rPr>
          <w:rFonts w:ascii="Times New Roman" w:eastAsia="Times New Roman" w:hAnsi="Times New Roman" w:cs="Times New Roman"/>
          <w:sz w:val="24"/>
          <w:szCs w:val="24"/>
        </w:rPr>
      </w:pPr>
    </w:p>
    <w:p w14:paraId="62711C0B" w14:textId="5DFA55A3" w:rsidR="00456396" w:rsidRPr="005B5711" w:rsidRDefault="00456396" w:rsidP="00B82F26">
      <w:pPr>
        <w:pStyle w:val="ListParagraph"/>
        <w:numPr>
          <w:ilvl w:val="0"/>
          <w:numId w:val="3"/>
        </w:numPr>
        <w:tabs>
          <w:tab w:val="left" w:pos="284"/>
        </w:tabs>
        <w:spacing w:after="0" w:line="240" w:lineRule="auto"/>
        <w:ind w:left="0" w:firstLine="0"/>
        <w:contextualSpacing w:val="0"/>
        <w:jc w:val="both"/>
        <w:rPr>
          <w:rFonts w:ascii="Times New Roman" w:hAnsi="Times New Roman" w:cs="Times New Roman"/>
          <w:b/>
          <w:bCs/>
          <w:sz w:val="24"/>
          <w:szCs w:val="24"/>
        </w:rPr>
      </w:pPr>
      <w:r w:rsidRPr="005B5711">
        <w:rPr>
          <w:rFonts w:ascii="Times New Roman" w:hAnsi="Times New Roman" w:cs="Times New Roman"/>
          <w:b/>
          <w:sz w:val="24"/>
          <w:szCs w:val="24"/>
        </w:rPr>
        <w:t>Peran Kepala Sekolah Dalam Melaksanakan Evaluasi Kinerja Guru IPA SMP Negeri 1 Tanah Abang Pali</w:t>
      </w:r>
    </w:p>
    <w:p w14:paraId="6DC04B5F" w14:textId="74B2863F" w:rsidR="00445D79" w:rsidRPr="005B5711" w:rsidRDefault="00456396" w:rsidP="008E3BB8">
      <w:pPr>
        <w:spacing w:after="0" w:line="240" w:lineRule="auto"/>
        <w:ind w:firstLine="567"/>
        <w:jc w:val="both"/>
        <w:rPr>
          <w:rFonts w:ascii="Times New Roman" w:hAnsi="Times New Roman" w:cs="Times New Roman"/>
          <w:sz w:val="24"/>
          <w:szCs w:val="24"/>
        </w:rPr>
      </w:pPr>
      <w:r w:rsidRPr="005B5711">
        <w:rPr>
          <w:rFonts w:ascii="Times New Roman" w:eastAsia="Times New Roman" w:hAnsi="Times New Roman" w:cs="Times New Roman"/>
          <w:sz w:val="24"/>
          <w:szCs w:val="24"/>
        </w:rPr>
        <w:t>Pelaksaanaan peningkatan kinerja guru IPA di SMP Negeri 1 Tanah Abang Pali secara rutin di evaluasi oleh kepala sekolah. Evaluasi tersebut terdiri dari dua kegiatan evaluasiyaitu evaluasi mingguan dan evaluasi akhir semester. Sesuai dengan jadwal yang telah ditentukan, evaluasi mingguan dilaksanakan pada hari sabtu sebagai kegiatan rutin evaluasi. Dalam kegiatan evaluasi mingguan rutin tersebut kepala sekolah kembali menekankan tentang tujuan sekolah yaitu mencetak siswa yang memiliki akhlaq yang baik, cerdas serta meiliki kediplinan yang tinggi sesuai dengan visi dan misi SMP Negeri 1 Tanah Abang Pali</w:t>
      </w:r>
      <w:r w:rsidR="00445D79" w:rsidRPr="005B5711">
        <w:rPr>
          <w:rFonts w:ascii="Times New Roman" w:hAnsi="Times New Roman" w:cs="Times New Roman"/>
          <w:sz w:val="24"/>
          <w:szCs w:val="24"/>
        </w:rPr>
        <w:t>.</w:t>
      </w:r>
    </w:p>
    <w:p w14:paraId="38C911A8" w14:textId="1A86A50C"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juga mengevaluasi hasil kegiatan pelatihan yang diikuti oleh guru SMP Negeri 1 Tanah Abang Pali apakah sudah berdampak dalam setiap kegiatan belajar mengajar. karena tujuan diadakan pelatihan yaitu diharapkan dapat bermanfaat untuk menambah wawasan kependidikan untuk guru mengembangkan kemampuan dalam melaksanakan kegiatan belajar mengajar.</w:t>
      </w:r>
    </w:p>
    <w:p w14:paraId="7187FD39" w14:textId="45E3ED4D"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Evaluasi program peningkatan kinerja guru IPA SMP Negeri 1 Tanah Abang Pali juga dilaksanakan dengan menilai kinerja mengajar guru yang telah bersertifikasi dan yang telah mengikuti kegiatan pelatihan baik daari sekolah maupun di luar sekolah. Dalam kegiatan evaluasi ini kepala sekolah dapat menilai apakah guru telah menguasai </w:t>
      </w:r>
      <w:r w:rsidRPr="005B5711">
        <w:rPr>
          <w:rFonts w:ascii="Times New Roman" w:eastAsia="Times New Roman" w:hAnsi="Times New Roman" w:cs="Times New Roman"/>
          <w:sz w:val="24"/>
          <w:szCs w:val="24"/>
        </w:rPr>
        <w:lastRenderedPageBreak/>
        <w:t>dan guru dapat saling memberi dan menerima tentang penguasaan materi pelajaran secara luas dan mendalam sesuai dengan mata pelajaran yang diampu.</w:t>
      </w:r>
    </w:p>
    <w:p w14:paraId="742738AD" w14:textId="0713B98F" w:rsidR="00456396" w:rsidRPr="005B5711" w:rsidRDefault="00456396"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juga selalu memonitor melalui koordinator kegiatan yang ditunjuk dari salah satu guru SMP Negeri 1 Tanah Abang Pali. Pada tiap akhir tahun sekolah mengadakan EDS (Evaluasi Diri Sekolah) sekaligus dengan rapat kerja tahunan yang diikuti oleh semua guru dan tenaga kependidikan untuk mengadakan evaluasi dan penyusunan program kerja tahunan.</w:t>
      </w:r>
    </w:p>
    <w:p w14:paraId="6F587F59" w14:textId="42163F21" w:rsidR="00456396" w:rsidRPr="005B5711" w:rsidRDefault="001847A1"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Dalam proses evaluasi, Kepala Sekolah juga menggali informasi dari koordinator yang diberi tugas untuk suatu kegiatan tertentu, sehingga tahu persis sejauh mana kegiatan itu dilaksanakan sekaligus mengetahui kendala yang dihadapinya. Dalam proses pembelajaran, Kepala sekolah SMP Negeri 1 Tanah Abang Pali melakukan sidak supervisi di samping juga ada supervisi yang sudah dijadwalkan.</w:t>
      </w:r>
    </w:p>
    <w:p w14:paraId="3C4A5FF9" w14:textId="017E9A18" w:rsidR="00507D82" w:rsidRPr="005B5711" w:rsidRDefault="00507D82"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hAnsi="Times New Roman" w:cs="Times New Roman"/>
          <w:sz w:val="24"/>
          <w:szCs w:val="24"/>
        </w:rPr>
        <w:t xml:space="preserve">Kepala Sekolah mengevaluasi pelaksanaan program peningkatan kinerja guru IPA dengan melakukan penilaian sebagai informasi evaluasi </w:t>
      </w:r>
      <w:r w:rsidRPr="005B5711">
        <w:rPr>
          <w:rFonts w:ascii="Times New Roman" w:eastAsia="Times New Roman" w:hAnsi="Times New Roman" w:cs="Times New Roman"/>
          <w:sz w:val="24"/>
          <w:szCs w:val="24"/>
        </w:rPr>
        <w:t>dalam penyelenggaraan aktivitas pembelajaran. Evaluasi dilaksanakan padasetiapminggu dan setiap akhir semester dengan cara kekeluargaan serta komunikasi yang baik</w:t>
      </w:r>
    </w:p>
    <w:p w14:paraId="66FEDE55" w14:textId="34EE7D51" w:rsidR="001847A1" w:rsidRPr="005B5711" w:rsidRDefault="001847A1" w:rsidP="008E3BB8">
      <w:pPr>
        <w:spacing w:after="0" w:line="240" w:lineRule="auto"/>
        <w:ind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telah melaksanakan evaluasi pelaksanaan program peningkatan kinerja guru IPA SMP Negeri 1 Tanah Abang Pali dengan baik. Selain mengali informasi serta data terkait pelaksanaan program peningkatan kemampuan mengajar guru, kepala sekolah juga melakukan pengawasan, khususnya terhadap pelaksanaan program yang bertujuan untuk meningkatkan kemampuan mengajar guru. upaya evaluasi juga dilaksanakan melalui supervisi baik supervisi yang terjadwal maupun bersifat mendadak.</w:t>
      </w:r>
    </w:p>
    <w:p w14:paraId="62F6D1A4" w14:textId="77777777" w:rsidR="00507D82" w:rsidRPr="005B5711" w:rsidRDefault="00507D82" w:rsidP="00B82F26">
      <w:pPr>
        <w:spacing w:after="0" w:line="240" w:lineRule="auto"/>
        <w:ind w:firstLine="709"/>
        <w:jc w:val="both"/>
        <w:rPr>
          <w:rFonts w:ascii="Times New Roman" w:eastAsia="Times New Roman" w:hAnsi="Times New Roman" w:cs="Times New Roman"/>
          <w:sz w:val="24"/>
          <w:szCs w:val="24"/>
        </w:rPr>
      </w:pPr>
    </w:p>
    <w:p w14:paraId="6EFDAEB5" w14:textId="5E423EFE" w:rsidR="00445D79" w:rsidRPr="005B5711" w:rsidRDefault="001847A1" w:rsidP="00B82F26">
      <w:pPr>
        <w:spacing w:after="0" w:line="240" w:lineRule="auto"/>
        <w:jc w:val="both"/>
        <w:rPr>
          <w:rFonts w:ascii="Times New Roman" w:hAnsi="Times New Roman" w:cs="Times New Roman"/>
          <w:sz w:val="24"/>
          <w:szCs w:val="24"/>
          <w:lang w:val="en-US"/>
        </w:rPr>
      </w:pPr>
      <w:r w:rsidRPr="005B5711">
        <w:rPr>
          <w:rFonts w:ascii="Times New Roman" w:hAnsi="Times New Roman" w:cs="Times New Roman"/>
          <w:b/>
          <w:sz w:val="24"/>
          <w:szCs w:val="24"/>
        </w:rPr>
        <w:t>Kendala Pelaksanaan Peran Kepala Sekolah Dalam Meningkatkan Kinerja Guru IPA di SMP Negeri 1 Tanah Abang Pali</w:t>
      </w:r>
    </w:p>
    <w:p w14:paraId="28DF240A" w14:textId="0A8666DD" w:rsidR="00445D79" w:rsidRPr="005B5711" w:rsidRDefault="00174007" w:rsidP="00B82F26">
      <w:pPr>
        <w:pStyle w:val="ListParagraph"/>
        <w:numPr>
          <w:ilvl w:val="0"/>
          <w:numId w:val="6"/>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 xml:space="preserve">Kendala </w:t>
      </w:r>
      <w:r w:rsidR="001847A1" w:rsidRPr="005B5711">
        <w:rPr>
          <w:rFonts w:ascii="Times New Roman" w:eastAsia="Times New Roman" w:hAnsi="Times New Roman" w:cs="Times New Roman"/>
          <w:b/>
          <w:bCs/>
          <w:sz w:val="24"/>
          <w:szCs w:val="24"/>
        </w:rPr>
        <w:t>belum efektifnya alat ukur yang digunakan untuk menilai kinerja guru IPA</w:t>
      </w:r>
    </w:p>
    <w:p w14:paraId="63D32590" w14:textId="1473F681" w:rsidR="00445D79" w:rsidRPr="005B5711" w:rsidRDefault="001847A1" w:rsidP="008E3BB8">
      <w:pPr>
        <w:spacing w:after="0" w:line="240" w:lineRule="auto"/>
        <w:ind w:firstLine="567"/>
        <w:jc w:val="both"/>
        <w:rPr>
          <w:rFonts w:ascii="Times New Roman" w:hAnsi="Times New Roman" w:cs="Times New Roman"/>
          <w:sz w:val="24"/>
          <w:szCs w:val="24"/>
        </w:rPr>
      </w:pPr>
      <w:r w:rsidRPr="005B5711">
        <w:rPr>
          <w:rFonts w:ascii="Times New Roman" w:eastAsia="Times New Roman" w:hAnsi="Times New Roman" w:cs="Times New Roman"/>
          <w:sz w:val="24"/>
          <w:szCs w:val="24"/>
        </w:rPr>
        <w:t xml:space="preserve">Pihak sekolah tidak dapat menilai kinerja hanya berdasarkan pada prestasi siswa saja. Akan tetapi, banyak aspek yang dapat menjadi tolak ukur kepala sekolah dalam menilai kinerja guru IPA, hal ini menjadi hambatan sekolah dalam upaya meningkatkan kinerja guru IPA. Selain itu, belum efektifnya intruemn penilaian yang digunakan oleh kepala sekolah membuat </w:t>
      </w:r>
      <w:r w:rsidRPr="005B5711">
        <w:rPr>
          <w:rFonts w:ascii="Times New Roman" w:hAnsi="Times New Roman" w:cs="Times New Roman"/>
          <w:sz w:val="24"/>
          <w:szCs w:val="24"/>
        </w:rPr>
        <w:t>kurangnya informasi yang diterima oleh kepala sekolah terkait kebutuhan guru IPA. Guru juga tidak terlalu terbuka ketika di lakukan wawancara oleh kepala sekolah. Hal ini cukup menghambat kepala sekolah untuk menyusun intrumen yang dijadikan tolak ukur dalam menentukan program prioritas untuk meningkatkan kinerja guru IPA</w:t>
      </w:r>
    </w:p>
    <w:p w14:paraId="08A33D17" w14:textId="77777777" w:rsidR="00174007" w:rsidRPr="005B5711" w:rsidRDefault="00174007" w:rsidP="00B82F26">
      <w:pPr>
        <w:spacing w:after="0" w:line="240" w:lineRule="auto"/>
        <w:ind w:firstLine="709"/>
        <w:jc w:val="both"/>
        <w:rPr>
          <w:rFonts w:ascii="Times New Roman" w:hAnsi="Times New Roman" w:cs="Times New Roman"/>
          <w:sz w:val="24"/>
          <w:szCs w:val="24"/>
        </w:rPr>
      </w:pPr>
    </w:p>
    <w:p w14:paraId="73909E04" w14:textId="28866DC6" w:rsidR="00174007" w:rsidRPr="005B5711" w:rsidRDefault="001847A1" w:rsidP="00B82F26">
      <w:pPr>
        <w:pStyle w:val="ListParagraph"/>
        <w:numPr>
          <w:ilvl w:val="0"/>
          <w:numId w:val="6"/>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Kendala dari aspek pengorganisasian</w:t>
      </w:r>
    </w:p>
    <w:p w14:paraId="537A49B0" w14:textId="7D9D643C" w:rsidR="00174007" w:rsidRPr="005B5711" w:rsidRDefault="001847A1" w:rsidP="008E3BB8">
      <w:pPr>
        <w:spacing w:after="0" w:line="240" w:lineRule="auto"/>
        <w:ind w:firstLine="567"/>
        <w:jc w:val="both"/>
        <w:rPr>
          <w:rFonts w:ascii="Times New Roman" w:hAnsi="Times New Roman" w:cs="Times New Roman"/>
          <w:sz w:val="24"/>
          <w:szCs w:val="24"/>
        </w:rPr>
      </w:pPr>
      <w:r w:rsidRPr="005B5711">
        <w:rPr>
          <w:rFonts w:ascii="Times New Roman" w:hAnsi="Times New Roman" w:cs="Times New Roman"/>
          <w:sz w:val="24"/>
          <w:szCs w:val="24"/>
        </w:rPr>
        <w:t>SMP Negeri 1 Tanah Abang pali masih mengandalkan beberapa guru yang telah berpengalaman untuk mengemban amanah yang diberikan oleh kepala sekolah</w:t>
      </w:r>
      <w:r w:rsidR="00445D79" w:rsidRPr="005B5711">
        <w:rPr>
          <w:rFonts w:ascii="Times New Roman" w:hAnsi="Times New Roman" w:cs="Times New Roman"/>
          <w:sz w:val="24"/>
          <w:szCs w:val="24"/>
        </w:rPr>
        <w:t xml:space="preserve">. </w:t>
      </w:r>
      <w:r w:rsidRPr="005B5711">
        <w:rPr>
          <w:rFonts w:ascii="Times New Roman" w:hAnsi="Times New Roman" w:cs="Times New Roman"/>
          <w:sz w:val="24"/>
          <w:szCs w:val="24"/>
        </w:rPr>
        <w:t>Untuk melaksanakan tugas tambahan memang sekolah mengalami kendala antaralain ketidak mampuan guru yang lain karean menganggap bahwa ada beberapa guru yang layak untuk mengemban tugas tersebut. Seperti mengikuti seminar dan pelatihan di luar sekolah yang hampir dilaksanakan hanya oleh beberapa guru saja. Padahal apabila setiap guru bersedia, maka akan berdampak pada peningkatan profesionalsime guru yang merata</w:t>
      </w:r>
    </w:p>
    <w:p w14:paraId="165837FE" w14:textId="77777777" w:rsidR="00174007" w:rsidRPr="005B5711" w:rsidRDefault="00174007" w:rsidP="00B82F26">
      <w:pPr>
        <w:spacing w:after="0" w:line="240" w:lineRule="auto"/>
        <w:jc w:val="both"/>
        <w:rPr>
          <w:rFonts w:ascii="Times New Roman" w:hAnsi="Times New Roman" w:cs="Times New Roman"/>
          <w:sz w:val="24"/>
          <w:szCs w:val="24"/>
        </w:rPr>
      </w:pPr>
    </w:p>
    <w:p w14:paraId="07248AB7" w14:textId="77777777" w:rsidR="00507D82" w:rsidRPr="005B5711" w:rsidRDefault="00507D82" w:rsidP="00B82F26">
      <w:pPr>
        <w:spacing w:after="0" w:line="240" w:lineRule="auto"/>
        <w:jc w:val="both"/>
        <w:rPr>
          <w:rFonts w:ascii="Times New Roman" w:hAnsi="Times New Roman" w:cs="Times New Roman"/>
          <w:sz w:val="24"/>
          <w:szCs w:val="24"/>
        </w:rPr>
      </w:pPr>
    </w:p>
    <w:p w14:paraId="76F45C90" w14:textId="77777777" w:rsidR="00507D82" w:rsidRPr="005B5711" w:rsidRDefault="00507D82" w:rsidP="00B82F26">
      <w:pPr>
        <w:spacing w:after="0" w:line="240" w:lineRule="auto"/>
        <w:jc w:val="both"/>
        <w:rPr>
          <w:rFonts w:ascii="Times New Roman" w:hAnsi="Times New Roman" w:cs="Times New Roman"/>
          <w:sz w:val="24"/>
          <w:szCs w:val="24"/>
        </w:rPr>
      </w:pPr>
    </w:p>
    <w:p w14:paraId="0A737980" w14:textId="77777777" w:rsidR="00507D82" w:rsidRPr="005B5711" w:rsidRDefault="00507D82" w:rsidP="00B82F26">
      <w:pPr>
        <w:spacing w:after="0" w:line="240" w:lineRule="auto"/>
        <w:jc w:val="both"/>
        <w:rPr>
          <w:rFonts w:ascii="Times New Roman" w:hAnsi="Times New Roman" w:cs="Times New Roman"/>
          <w:sz w:val="24"/>
          <w:szCs w:val="24"/>
        </w:rPr>
      </w:pPr>
    </w:p>
    <w:p w14:paraId="3ABDF9AC" w14:textId="32D47F17" w:rsidR="00174007" w:rsidRPr="005B5711" w:rsidRDefault="001847A1" w:rsidP="00B82F26">
      <w:pPr>
        <w:pStyle w:val="ListParagraph"/>
        <w:numPr>
          <w:ilvl w:val="0"/>
          <w:numId w:val="6"/>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Keterbatasan kemampuan finansial</w:t>
      </w:r>
    </w:p>
    <w:p w14:paraId="3045EA2D" w14:textId="1C38A5FE" w:rsidR="00445D79" w:rsidRPr="005B5711" w:rsidRDefault="008E3BB8" w:rsidP="008E3BB8">
      <w:pPr>
        <w:spacing w:after="0" w:line="240" w:lineRule="auto"/>
        <w:ind w:firstLine="567"/>
        <w:jc w:val="both"/>
        <w:rPr>
          <w:rFonts w:ascii="Times New Roman" w:hAnsi="Times New Roman" w:cs="Times New Roman"/>
          <w:sz w:val="24"/>
          <w:szCs w:val="24"/>
        </w:rPr>
      </w:pPr>
      <w:bookmarkStart w:id="6" w:name="_Hlk154841278"/>
      <w:r w:rsidRPr="005B5711">
        <w:rPr>
          <w:rFonts w:ascii="Times New Roman" w:hAnsi="Times New Roman" w:cs="Times New Roman"/>
          <w:sz w:val="24"/>
          <w:szCs w:val="24"/>
        </w:rPr>
        <w:t xml:space="preserve">Keterbatasan </w:t>
      </w:r>
      <w:r w:rsidR="001847A1" w:rsidRPr="005B5711">
        <w:rPr>
          <w:rFonts w:ascii="Times New Roman" w:hAnsi="Times New Roman" w:cs="Times New Roman"/>
          <w:sz w:val="24"/>
          <w:szCs w:val="24"/>
        </w:rPr>
        <w:t>kemampuan finansial</w:t>
      </w:r>
      <w:bookmarkEnd w:id="6"/>
      <w:r w:rsidR="001847A1" w:rsidRPr="005B5711">
        <w:rPr>
          <w:rFonts w:ascii="Times New Roman" w:hAnsi="Times New Roman" w:cs="Times New Roman"/>
          <w:sz w:val="24"/>
          <w:szCs w:val="24"/>
        </w:rPr>
        <w:t xml:space="preserve"> Guru IPA SMP Negeri 1 Tanah Abang pali khususnya dalam meningkatkan kompetensi dan kualifikasi akademik. kendala finansial mengakibatkan guru IPA tidak dapat mengikuti pelatiahan pelatihan yang membutuhkan biaya pendaftaran serta operasional</w:t>
      </w:r>
      <w:r w:rsidR="00174007" w:rsidRPr="005B5711">
        <w:rPr>
          <w:rFonts w:ascii="Times New Roman" w:hAnsi="Times New Roman" w:cs="Times New Roman"/>
          <w:sz w:val="24"/>
          <w:szCs w:val="24"/>
        </w:rPr>
        <w:t>.</w:t>
      </w:r>
      <w:r w:rsidR="001847A1" w:rsidRPr="005B5711">
        <w:rPr>
          <w:rFonts w:ascii="Times New Roman" w:hAnsi="Times New Roman" w:cs="Times New Roman"/>
          <w:sz w:val="24"/>
          <w:szCs w:val="24"/>
        </w:rPr>
        <w:t xml:space="preserve"> Guru IPA juga belum dapat melanjutkan pendidikan kejenjang selanjutnya dikarenakan beberapa guru yang masih belum mendapat tunjangan sertifikasi. Kendala keterbatasan finansial sekolah dimana sekolah tidak memungut uang komite jadi praktis hanya mengandalkan dana BOS untuk operasional sekolah. Oleh karena itu, kepala sekolah sangat selektif memilih kegiatan apa yang lebih urgen dilaksanakan dan sesuai dengan kebutuhan guru IPA SMP Negeri 1 Tanah Abang pali</w:t>
      </w:r>
    </w:p>
    <w:p w14:paraId="47B8BB20" w14:textId="77777777" w:rsidR="002C71A8" w:rsidRPr="005B5711" w:rsidRDefault="002C71A8" w:rsidP="00B82F26">
      <w:pPr>
        <w:spacing w:after="0" w:line="240" w:lineRule="auto"/>
        <w:jc w:val="both"/>
        <w:rPr>
          <w:rFonts w:ascii="Times New Roman" w:hAnsi="Times New Roman" w:cs="Times New Roman"/>
          <w:sz w:val="24"/>
          <w:szCs w:val="24"/>
          <w:lang w:val="en-US"/>
        </w:rPr>
      </w:pPr>
    </w:p>
    <w:p w14:paraId="2B272485" w14:textId="2AF7110B" w:rsidR="0063305C" w:rsidRPr="005B5711" w:rsidRDefault="00D959D7" w:rsidP="00B82F26">
      <w:pPr>
        <w:spacing w:after="0" w:line="240" w:lineRule="auto"/>
        <w:jc w:val="both"/>
        <w:rPr>
          <w:rFonts w:ascii="Times New Roman" w:hAnsi="Times New Roman" w:cs="Times New Roman"/>
          <w:b/>
          <w:bCs/>
          <w:sz w:val="24"/>
          <w:szCs w:val="24"/>
        </w:rPr>
      </w:pPr>
      <w:bookmarkStart w:id="7" w:name="_Toc131339037"/>
      <w:bookmarkStart w:id="8" w:name="_Toc147308615"/>
      <w:r w:rsidRPr="005B5711">
        <w:rPr>
          <w:rFonts w:ascii="Times New Roman" w:hAnsi="Times New Roman" w:cs="Times New Roman"/>
          <w:b/>
          <w:sz w:val="24"/>
          <w:szCs w:val="24"/>
        </w:rPr>
        <w:t xml:space="preserve">Solusi </w:t>
      </w:r>
      <w:r w:rsidR="00222F0D" w:rsidRPr="005B5711">
        <w:rPr>
          <w:rFonts w:ascii="Times New Roman" w:hAnsi="Times New Roman" w:cs="Times New Roman"/>
          <w:b/>
          <w:sz w:val="24"/>
          <w:szCs w:val="24"/>
        </w:rPr>
        <w:t>y</w:t>
      </w:r>
      <w:r w:rsidRPr="005B5711">
        <w:rPr>
          <w:rFonts w:ascii="Times New Roman" w:hAnsi="Times New Roman" w:cs="Times New Roman"/>
          <w:b/>
          <w:sz w:val="24"/>
          <w:szCs w:val="24"/>
        </w:rPr>
        <w:t xml:space="preserve">ang </w:t>
      </w:r>
      <w:r w:rsidR="00222F0D" w:rsidRPr="005B5711">
        <w:rPr>
          <w:rFonts w:ascii="Times New Roman" w:hAnsi="Times New Roman" w:cs="Times New Roman"/>
          <w:b/>
          <w:sz w:val="24"/>
          <w:szCs w:val="24"/>
        </w:rPr>
        <w:t>d</w:t>
      </w:r>
      <w:r w:rsidRPr="005B5711">
        <w:rPr>
          <w:rFonts w:ascii="Times New Roman" w:hAnsi="Times New Roman" w:cs="Times New Roman"/>
          <w:b/>
          <w:sz w:val="24"/>
          <w:szCs w:val="24"/>
        </w:rPr>
        <w:t>i</w:t>
      </w:r>
      <w:r w:rsidR="00222F0D" w:rsidRPr="005B5711">
        <w:rPr>
          <w:rFonts w:ascii="Times New Roman" w:hAnsi="Times New Roman" w:cs="Times New Roman"/>
          <w:b/>
          <w:sz w:val="24"/>
          <w:szCs w:val="24"/>
        </w:rPr>
        <w:t>t</w:t>
      </w:r>
      <w:r w:rsidRPr="005B5711">
        <w:rPr>
          <w:rFonts w:ascii="Times New Roman" w:hAnsi="Times New Roman" w:cs="Times New Roman"/>
          <w:b/>
          <w:sz w:val="24"/>
          <w:szCs w:val="24"/>
        </w:rPr>
        <w:t xml:space="preserve">empuh </w:t>
      </w:r>
      <w:r w:rsidR="00222F0D" w:rsidRPr="005B5711">
        <w:rPr>
          <w:rFonts w:ascii="Times New Roman" w:hAnsi="Times New Roman" w:cs="Times New Roman"/>
          <w:b/>
          <w:sz w:val="24"/>
          <w:szCs w:val="24"/>
        </w:rPr>
        <w:t>o</w:t>
      </w:r>
      <w:r w:rsidRPr="005B5711">
        <w:rPr>
          <w:rFonts w:ascii="Times New Roman" w:hAnsi="Times New Roman" w:cs="Times New Roman"/>
          <w:b/>
          <w:sz w:val="24"/>
          <w:szCs w:val="24"/>
        </w:rPr>
        <w:t xml:space="preserve">leh Kepala Sekolah </w:t>
      </w:r>
      <w:r w:rsidR="00222F0D" w:rsidRPr="005B5711">
        <w:rPr>
          <w:rFonts w:ascii="Times New Roman" w:hAnsi="Times New Roman" w:cs="Times New Roman"/>
          <w:b/>
          <w:sz w:val="24"/>
          <w:szCs w:val="24"/>
        </w:rPr>
        <w:t xml:space="preserve">dalam </w:t>
      </w:r>
      <w:bookmarkEnd w:id="7"/>
      <w:bookmarkEnd w:id="8"/>
      <w:r w:rsidR="002C71A8" w:rsidRPr="005B5711">
        <w:rPr>
          <w:rFonts w:ascii="Times New Roman" w:eastAsia="Times New Roman" w:hAnsi="Times New Roman" w:cs="Times New Roman"/>
          <w:b/>
          <w:sz w:val="24"/>
          <w:szCs w:val="24"/>
        </w:rPr>
        <w:t>menghadapi kendala Peningkatan Kinerja guru IPA SMP Negeri 1 Tanah Abang pali</w:t>
      </w:r>
    </w:p>
    <w:p w14:paraId="2578D4BC" w14:textId="248506C6" w:rsidR="002C71A8" w:rsidRPr="005B5711" w:rsidRDefault="002C71A8" w:rsidP="00B82F26">
      <w:pPr>
        <w:pStyle w:val="ListParagraph"/>
        <w:numPr>
          <w:ilvl w:val="0"/>
          <w:numId w:val="8"/>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eastAsia="Times New Roman" w:hAnsi="Times New Roman" w:cs="Times New Roman"/>
          <w:b/>
          <w:bCs/>
          <w:sz w:val="24"/>
          <w:szCs w:val="24"/>
        </w:rPr>
        <w:t>Menjalin komunikasi yang intensif dengan guru IPA</w:t>
      </w:r>
    </w:p>
    <w:p w14:paraId="2060E04D" w14:textId="77BA30FC" w:rsidR="002C71A8" w:rsidRPr="005B5711" w:rsidRDefault="002C71A8" w:rsidP="008E3BB8">
      <w:pPr>
        <w:pStyle w:val="ListParagraph"/>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SMP Negeri 1 Tanah Abang Pali berupaya memastikan bahwa komunikasi antara dirinya dan guru IPA, serta seluruh staf sekolah, adalah terbuka dan jelas. Ini mencakup menyampaikan tujuan, harapan, dan rencana dengan jelas, serta mendengarkan masukan dan kekhawatiran guru. Pertemuan rutin dan forum diskusi dapat membantu memfasilitasi komunikasi yang efektif. Selain itu, Kepala sekolah aktif dalam mengidentifikasi kebutuhan pengembangan profesional guru IPA dan memberikan dukungan yang sesuai dengan melibatkan penyediaan pelatihan yang relevan, peluang pengembangan diri, atau akses ke sumber daya pendidikan yang berkualitas</w:t>
      </w:r>
    </w:p>
    <w:p w14:paraId="056B8D5D" w14:textId="77777777" w:rsidR="002C71A8" w:rsidRPr="005B5711" w:rsidRDefault="002C71A8" w:rsidP="00B82F26">
      <w:pPr>
        <w:pStyle w:val="ListParagraph"/>
        <w:spacing w:after="0" w:line="240" w:lineRule="auto"/>
        <w:ind w:left="0" w:firstLine="709"/>
        <w:jc w:val="both"/>
        <w:rPr>
          <w:rFonts w:ascii="Times New Roman" w:hAnsi="Times New Roman" w:cs="Times New Roman"/>
          <w:sz w:val="24"/>
          <w:szCs w:val="24"/>
        </w:rPr>
      </w:pPr>
    </w:p>
    <w:p w14:paraId="070C69A6" w14:textId="5D0569C6" w:rsidR="002C71A8" w:rsidRPr="005B5711" w:rsidRDefault="002C71A8" w:rsidP="00B82F26">
      <w:pPr>
        <w:pStyle w:val="ListParagraph"/>
        <w:numPr>
          <w:ilvl w:val="0"/>
          <w:numId w:val="8"/>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Merancang program pengembangan yang berkesesuaian dengan guru IPA</w:t>
      </w:r>
    </w:p>
    <w:p w14:paraId="530178B1" w14:textId="77C9BDCA" w:rsidR="002C71A8" w:rsidRPr="005B5711" w:rsidRDefault="002C71A8" w:rsidP="008E3BB8">
      <w:pPr>
        <w:pStyle w:val="ListParagraph"/>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SMP Negeri 1 Tanah Abang Pali juga berupaya merancang program pengembangan profesional yang sesuai dengan kebutuhan guru IPA. Program tersebut mencakup workshop, seminar, kursus online, atau pembelajaran berkelanjutan lainnya. Dukungan finansial dan waktu untuk pengembangan profesional juga harus diperhitungkan</w:t>
      </w:r>
    </w:p>
    <w:p w14:paraId="4624499F" w14:textId="77777777" w:rsidR="002C71A8" w:rsidRPr="005B5711" w:rsidRDefault="002C71A8" w:rsidP="00B82F26">
      <w:pPr>
        <w:pStyle w:val="ListParagraph"/>
        <w:spacing w:after="0" w:line="240" w:lineRule="auto"/>
        <w:ind w:left="0" w:firstLine="709"/>
        <w:jc w:val="both"/>
        <w:rPr>
          <w:rFonts w:ascii="Times New Roman" w:hAnsi="Times New Roman" w:cs="Times New Roman"/>
          <w:sz w:val="24"/>
          <w:szCs w:val="24"/>
        </w:rPr>
      </w:pPr>
    </w:p>
    <w:p w14:paraId="2ABCDB1B" w14:textId="12D33BB4" w:rsidR="002C71A8" w:rsidRPr="005B5711" w:rsidRDefault="002C71A8" w:rsidP="00B82F26">
      <w:pPr>
        <w:pStyle w:val="ListParagraph"/>
        <w:numPr>
          <w:ilvl w:val="0"/>
          <w:numId w:val="8"/>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Kolaborasi antar Guru IPA</w:t>
      </w:r>
    </w:p>
    <w:p w14:paraId="6620E5E7" w14:textId="6DC7712B" w:rsidR="002C71A8" w:rsidRPr="005B5711" w:rsidRDefault="002C71A8" w:rsidP="008E3BB8">
      <w:pPr>
        <w:pStyle w:val="ListParagraph"/>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Kepala sekolah mendorong kolaborasi antar guru IPA, salah satu solusi mengatasi hambatan yang ditemui dalam upaya meningkkatkan kinerja guru IPA. Yaitu melalui kolaborasi antar guru IPA, mereka dapat berbagi pengalaman, strategi pengajaran terbaik, dan sumber daya pembelajaran. Ini dapat menciptakan lingkungan di mana guru saling mendukung dan belajar satu sama lain.</w:t>
      </w:r>
    </w:p>
    <w:p w14:paraId="0FE25A9D" w14:textId="77777777" w:rsidR="002C71A8" w:rsidRPr="005B5711" w:rsidRDefault="002C71A8" w:rsidP="00B82F26">
      <w:pPr>
        <w:pStyle w:val="ListParagraph"/>
        <w:spacing w:after="0" w:line="240" w:lineRule="auto"/>
        <w:ind w:left="0" w:firstLine="709"/>
        <w:jc w:val="both"/>
        <w:rPr>
          <w:rFonts w:ascii="Times New Roman" w:eastAsia="Times New Roman" w:hAnsi="Times New Roman" w:cs="Times New Roman"/>
          <w:sz w:val="24"/>
          <w:szCs w:val="24"/>
        </w:rPr>
      </w:pPr>
    </w:p>
    <w:p w14:paraId="1A967030" w14:textId="16EEAB8E" w:rsidR="002C71A8" w:rsidRPr="005B5711" w:rsidRDefault="00507D82" w:rsidP="00B82F26">
      <w:pPr>
        <w:pStyle w:val="ListParagraph"/>
        <w:numPr>
          <w:ilvl w:val="0"/>
          <w:numId w:val="8"/>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t>Penyediaan sarana dan prasarana yang mendukung kebutuhan pembelajaran Guru IPA</w:t>
      </w:r>
    </w:p>
    <w:p w14:paraId="53752F5A" w14:textId="472F91D4" w:rsidR="008E3BB8" w:rsidRDefault="00507D82" w:rsidP="008E3BB8">
      <w:pPr>
        <w:pStyle w:val="ListParagraph"/>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SMP Negeri 1 Tanah Abang pali menyelenggarakan workshop pembelajaran berbasis IT, menyediakan sarana internet dengan wifi sehingga guru bisa meningkatkan pengetahuan khususnya dalam mengakses data dari internet untuk keperluan karya ilmiah dan lain sebagainya.  Selain itu, dilaksanakan juga workshop kurikulum Merdeka, menggiatkan kegiatan KKG, rakor dan evaluasi rutin, pendampingan penyusunan perangkat pembelajaran, serta supervisi kelas.</w:t>
      </w:r>
    </w:p>
    <w:p w14:paraId="06FA4FC1" w14:textId="77777777" w:rsidR="008E3BB8" w:rsidRDefault="008E3BB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D43DE5D" w14:textId="3C3EFD4A" w:rsidR="00507D82" w:rsidRPr="005B5711" w:rsidRDefault="00507D82" w:rsidP="00B82F26">
      <w:pPr>
        <w:pStyle w:val="ListParagraph"/>
        <w:numPr>
          <w:ilvl w:val="0"/>
          <w:numId w:val="8"/>
        </w:numPr>
        <w:tabs>
          <w:tab w:val="left" w:pos="284"/>
        </w:tabs>
        <w:spacing w:after="0" w:line="240" w:lineRule="auto"/>
        <w:ind w:left="0" w:firstLine="0"/>
        <w:jc w:val="both"/>
        <w:rPr>
          <w:rFonts w:ascii="Times New Roman" w:hAnsi="Times New Roman" w:cs="Times New Roman"/>
          <w:b/>
          <w:bCs/>
          <w:sz w:val="24"/>
          <w:szCs w:val="24"/>
        </w:rPr>
      </w:pPr>
      <w:r w:rsidRPr="005B5711">
        <w:rPr>
          <w:rFonts w:ascii="Times New Roman" w:hAnsi="Times New Roman" w:cs="Times New Roman"/>
          <w:b/>
          <w:bCs/>
          <w:sz w:val="24"/>
          <w:szCs w:val="24"/>
        </w:rPr>
        <w:lastRenderedPageBreak/>
        <w:t>Disukusi dan kolaborasi dalam penyelesaian permasalahan</w:t>
      </w:r>
    </w:p>
    <w:p w14:paraId="0F513B8F" w14:textId="4F7BD659" w:rsidR="00507D82" w:rsidRPr="005B5711" w:rsidRDefault="00507D82" w:rsidP="008E3BB8">
      <w:pPr>
        <w:pStyle w:val="ListParagraph"/>
        <w:spacing w:after="0" w:line="240" w:lineRule="auto"/>
        <w:ind w:left="0" w:firstLine="567"/>
        <w:jc w:val="both"/>
        <w:rPr>
          <w:rFonts w:ascii="Times New Roman" w:eastAsia="Times New Roman" w:hAnsi="Times New Roman" w:cs="Times New Roman"/>
          <w:sz w:val="24"/>
          <w:szCs w:val="24"/>
        </w:rPr>
      </w:pPr>
      <w:r w:rsidRPr="005B5711">
        <w:rPr>
          <w:rFonts w:ascii="Times New Roman" w:eastAsia="Times New Roman" w:hAnsi="Times New Roman" w:cs="Times New Roman"/>
          <w:sz w:val="24"/>
          <w:szCs w:val="24"/>
        </w:rPr>
        <w:t xml:space="preserve">Untuk mengatasi adanya beberapa orang guru yang tidak antusias terhadap program pembinaan profesionalisme guru, diatasi dengan cara diajak berkomunikasi baik melalui rapat maupun dipanggil secara pribadi oleh kepala sekolah. Kepala sekolah mengambil inisiatif dengan cara mengangkat guru yang tugasnya membantu kepala sekolah dalam upaya memaksimalkan peningkatan kompetensi guru SMP Negeri 1 Tanah Abang pali. </w:t>
      </w:r>
    </w:p>
    <w:p w14:paraId="56CA55D4" w14:textId="77777777" w:rsidR="00507D82" w:rsidRPr="005B5711" w:rsidRDefault="00507D82" w:rsidP="00B82F26">
      <w:pPr>
        <w:pStyle w:val="ListParagraph"/>
        <w:spacing w:after="0" w:line="240" w:lineRule="auto"/>
        <w:ind w:left="0" w:firstLine="709"/>
        <w:jc w:val="both"/>
        <w:rPr>
          <w:rFonts w:ascii="Times New Roman" w:hAnsi="Times New Roman" w:cs="Times New Roman"/>
          <w:sz w:val="24"/>
          <w:szCs w:val="24"/>
        </w:rPr>
      </w:pPr>
    </w:p>
    <w:p w14:paraId="6A06C46F" w14:textId="30704740" w:rsidR="0049683C" w:rsidRPr="005B5711" w:rsidRDefault="00FD7DCA" w:rsidP="00B82F26">
      <w:pPr>
        <w:spacing w:after="0" w:line="240" w:lineRule="auto"/>
        <w:jc w:val="both"/>
        <w:rPr>
          <w:rFonts w:ascii="Times New Roman" w:hAnsi="Times New Roman" w:cs="Times New Roman"/>
          <w:sz w:val="24"/>
          <w:szCs w:val="24"/>
        </w:rPr>
      </w:pPr>
      <w:r w:rsidRPr="005B5711">
        <w:rPr>
          <w:rFonts w:ascii="Times New Roman" w:hAnsi="Times New Roman" w:cs="Times New Roman"/>
          <w:b/>
          <w:bCs/>
          <w:sz w:val="24"/>
          <w:szCs w:val="24"/>
        </w:rPr>
        <w:t>SIMPULAN</w:t>
      </w:r>
    </w:p>
    <w:p w14:paraId="0B229567" w14:textId="00230AEC" w:rsidR="00D959D7" w:rsidRPr="005B5711" w:rsidRDefault="00507D82" w:rsidP="008E3BB8">
      <w:pPr>
        <w:widowControl w:val="0"/>
        <w:autoSpaceDE w:val="0"/>
        <w:autoSpaceDN w:val="0"/>
        <w:adjustRightInd w:val="0"/>
        <w:spacing w:after="0" w:line="240" w:lineRule="auto"/>
        <w:ind w:firstLine="567"/>
        <w:jc w:val="both"/>
        <w:rPr>
          <w:rFonts w:ascii="Times New Roman" w:hAnsi="Times New Roman" w:cs="Times New Roman"/>
          <w:sz w:val="24"/>
          <w:szCs w:val="24"/>
        </w:rPr>
      </w:pPr>
      <w:r w:rsidRPr="005B5711">
        <w:rPr>
          <w:rFonts w:ascii="Times New Roman" w:hAnsi="Times New Roman" w:cs="Times New Roman"/>
          <w:sz w:val="24"/>
          <w:szCs w:val="24"/>
        </w:rPr>
        <w:t>Peran kepala sekolah dalam upaya meningkatkan kinerja guru IPA SMP Negeri 1 Tanah Abang Pali dilakukan dengan merencanakan program peningkatan kinerja guru IPA dengan merancang dan merumuskan program tersebut yang mengacu kepada visi dan misi sekolah; melaksanakan program peningkatan kinerja guru IPA dengan menjadikan program peningkatan kinerja guru IPA ke dalam program strategis pengembangan pendidik dan tenaga kependidikan; melakukan evaluasi pelaksanaan program peningkatan kinerja guru IPA SMP Negeri 1 Tanah Abang pali berdasarkan prestasi siswa</w:t>
      </w:r>
      <w:r w:rsidR="00D959D7" w:rsidRPr="005B5711">
        <w:rPr>
          <w:rFonts w:ascii="Times New Roman" w:hAnsi="Times New Roman" w:cs="Times New Roman"/>
          <w:sz w:val="24"/>
          <w:szCs w:val="24"/>
        </w:rPr>
        <w:t>.</w:t>
      </w:r>
    </w:p>
    <w:p w14:paraId="3CA1656C" w14:textId="2B50C70C" w:rsidR="00507D82" w:rsidRPr="005B5711" w:rsidRDefault="00507D82" w:rsidP="00B82F26">
      <w:pPr>
        <w:widowControl w:val="0"/>
        <w:autoSpaceDE w:val="0"/>
        <w:autoSpaceDN w:val="0"/>
        <w:adjustRightInd w:val="0"/>
        <w:spacing w:after="0" w:line="240" w:lineRule="auto"/>
        <w:ind w:firstLine="851"/>
        <w:jc w:val="both"/>
        <w:rPr>
          <w:rFonts w:ascii="Times New Roman" w:hAnsi="Times New Roman" w:cs="Times New Roman"/>
          <w:sz w:val="24"/>
          <w:szCs w:val="24"/>
        </w:rPr>
      </w:pPr>
      <w:r w:rsidRPr="005B5711">
        <w:rPr>
          <w:rFonts w:ascii="Times New Roman" w:hAnsi="Times New Roman" w:cs="Times New Roman"/>
          <w:sz w:val="24"/>
          <w:szCs w:val="24"/>
        </w:rPr>
        <w:t>Hambatan yang ditemui adalah kinerja guru IPA SMP Negeri 1 Tanah Abang pali belum dapat diukur dengan efektif memalui instrumen yang telah ada; belum adanya pelatihan yang bersifat kontinu untuk meningkatkan kompetensi Guru IPA SMP Negeri 1 Tanah Abang pali; keterbatasan finansial sekolah; dan pembinaan belum dapat berjalan dengan maksimal.</w:t>
      </w:r>
    </w:p>
    <w:p w14:paraId="5F08FF4D" w14:textId="3BF2A415" w:rsidR="0063305C" w:rsidRPr="005B5711" w:rsidRDefault="00507D82" w:rsidP="00B82F26">
      <w:pPr>
        <w:pStyle w:val="ListParagraph"/>
        <w:spacing w:after="0" w:line="240" w:lineRule="auto"/>
        <w:ind w:left="0" w:firstLine="709"/>
        <w:contextualSpacing w:val="0"/>
        <w:jc w:val="both"/>
        <w:rPr>
          <w:rFonts w:ascii="Times New Roman" w:eastAsia="Times New Roman" w:hAnsi="Times New Roman" w:cs="Times New Roman"/>
          <w:sz w:val="24"/>
          <w:szCs w:val="24"/>
        </w:rPr>
      </w:pPr>
      <w:r w:rsidRPr="005B5711">
        <w:rPr>
          <w:rFonts w:ascii="Times New Roman" w:hAnsi="Times New Roman" w:cs="Times New Roman"/>
          <w:sz w:val="24"/>
          <w:szCs w:val="24"/>
        </w:rPr>
        <w:t xml:space="preserve">Solusi yang diambil adalah dengan </w:t>
      </w:r>
      <w:r w:rsidRPr="005B5711">
        <w:rPr>
          <w:rFonts w:ascii="Times New Roman" w:eastAsia="Times New Roman" w:hAnsi="Times New Roman" w:cs="Times New Roman"/>
          <w:sz w:val="24"/>
          <w:szCs w:val="24"/>
        </w:rPr>
        <w:t>membangun komunikasi yang efektif; membangun forum diskusi dapat membantu memfasilitasi komunikasi yang efektif; mengidentifikasi kebutuhan pengembangan profesional guru IPA; merancang program pengembangan profesional yang sesuai dengan kebutuhan guru IPA. Kepala sekolah mendorong kolaborasi antar guru IPA, di mana mereka dapat berbagi pengalaman, strategi pengajaran terbaik, dan sumber daya pembelajaran. Ini dapat menciptakan lingkungan kerja yang positif; menyusun keuangan yang efektif; melakukan pemantauan dan evaluasi kinerja guru IPA secara berkala</w:t>
      </w:r>
    </w:p>
    <w:p w14:paraId="6DF3B2AA" w14:textId="77777777" w:rsidR="00507D82" w:rsidRDefault="00507D82" w:rsidP="007E2DE0">
      <w:pPr>
        <w:spacing w:after="0" w:line="240" w:lineRule="auto"/>
        <w:jc w:val="both"/>
        <w:rPr>
          <w:rFonts w:ascii="Times New Roman" w:hAnsi="Times New Roman" w:cs="Times New Roman"/>
          <w:sz w:val="24"/>
          <w:szCs w:val="24"/>
          <w:lang w:val="en-US"/>
        </w:rPr>
      </w:pPr>
    </w:p>
    <w:p w14:paraId="3DEE0481" w14:textId="77777777" w:rsidR="007E2DE0" w:rsidRDefault="007E2DE0" w:rsidP="007E2DE0">
      <w:pPr>
        <w:spacing w:after="0" w:line="240" w:lineRule="auto"/>
        <w:ind w:right="-237"/>
        <w:jc w:val="both"/>
        <w:rPr>
          <w:rFonts w:ascii="Times New Roman" w:hAnsi="Times New Roman" w:cs="Times New Roman"/>
          <w:b/>
          <w:sz w:val="24"/>
          <w:szCs w:val="24"/>
        </w:rPr>
      </w:pPr>
      <w:r w:rsidRPr="002C6019">
        <w:rPr>
          <w:rFonts w:ascii="Times New Roman" w:hAnsi="Times New Roman" w:cs="Times New Roman"/>
          <w:b/>
          <w:sz w:val="24"/>
          <w:szCs w:val="24"/>
        </w:rPr>
        <w:t>UCAPAN TERIMA KASIH</w:t>
      </w:r>
    </w:p>
    <w:p w14:paraId="6F2F8B66" w14:textId="77777777" w:rsidR="007E2DE0" w:rsidRPr="002C6019" w:rsidRDefault="007E2DE0" w:rsidP="007E2DE0">
      <w:pPr>
        <w:spacing w:after="0" w:line="240" w:lineRule="auto"/>
        <w:ind w:right="-237" w:firstLine="567"/>
        <w:jc w:val="both"/>
        <w:rPr>
          <w:rFonts w:ascii="Times New Roman" w:hAnsi="Times New Roman" w:cs="Times New Roman"/>
          <w:b/>
          <w:sz w:val="24"/>
          <w:szCs w:val="24"/>
        </w:rPr>
      </w:pPr>
      <w:r>
        <w:rPr>
          <w:rFonts w:ascii="Times New Roman" w:hAnsi="Times New Roman" w:cs="Times New Roman"/>
          <w:sz w:val="24"/>
          <w:szCs w:val="24"/>
        </w:rPr>
        <w:t>T</w:t>
      </w:r>
      <w:r w:rsidRPr="002C6019">
        <w:rPr>
          <w:rFonts w:ascii="Times New Roman" w:hAnsi="Times New Roman" w:cs="Times New Roman"/>
          <w:sz w:val="24"/>
          <w:szCs w:val="24"/>
        </w:rPr>
        <w:t>erimakasih kepada keluarga saudara serta teman- teman yang sudah membantu memberikan dukungan dan support agar selesainya artikel yang di buat oleh penulis ini, semoga apa telah di buat dapat menjadi ilmu untuk semua yang membaca</w:t>
      </w:r>
      <w:r>
        <w:rPr>
          <w:rFonts w:ascii="Times New Roman" w:hAnsi="Times New Roman" w:cs="Times New Roman"/>
          <w:sz w:val="24"/>
          <w:szCs w:val="24"/>
        </w:rPr>
        <w:t>.</w:t>
      </w:r>
    </w:p>
    <w:p w14:paraId="79FA2633" w14:textId="77777777" w:rsidR="007E2DE0" w:rsidRPr="005B5711" w:rsidRDefault="007E2DE0" w:rsidP="00B82F26">
      <w:pPr>
        <w:pStyle w:val="ListParagraph"/>
        <w:spacing w:after="0" w:line="240" w:lineRule="auto"/>
        <w:ind w:left="0" w:firstLine="709"/>
        <w:contextualSpacing w:val="0"/>
        <w:jc w:val="both"/>
        <w:rPr>
          <w:rFonts w:ascii="Times New Roman" w:hAnsi="Times New Roman" w:cs="Times New Roman"/>
          <w:sz w:val="24"/>
          <w:szCs w:val="24"/>
          <w:lang w:val="en-US"/>
        </w:rPr>
      </w:pPr>
    </w:p>
    <w:p w14:paraId="05951817" w14:textId="459D9552" w:rsidR="00FD7DCA" w:rsidRPr="005B5711" w:rsidRDefault="00FD7DCA" w:rsidP="008E3BB8">
      <w:pPr>
        <w:spacing w:after="0" w:line="240" w:lineRule="auto"/>
        <w:ind w:left="567" w:hanging="567"/>
        <w:jc w:val="both"/>
        <w:rPr>
          <w:rFonts w:ascii="Times New Roman" w:hAnsi="Times New Roman" w:cs="Times New Roman"/>
          <w:b/>
          <w:bCs/>
          <w:sz w:val="24"/>
          <w:szCs w:val="24"/>
        </w:rPr>
      </w:pPr>
      <w:r w:rsidRPr="005B5711">
        <w:rPr>
          <w:rFonts w:ascii="Times New Roman" w:hAnsi="Times New Roman" w:cs="Times New Roman"/>
          <w:b/>
          <w:bCs/>
          <w:sz w:val="24"/>
          <w:szCs w:val="24"/>
        </w:rPr>
        <w:t>DAFTAR PUSTAKA</w:t>
      </w:r>
    </w:p>
    <w:p w14:paraId="0196638E" w14:textId="77777777"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Alawiyah, F. (2017). Standar nasional pendidikan dasar dan menengah. </w:t>
      </w:r>
      <w:r w:rsidRPr="005B5711">
        <w:rPr>
          <w:rFonts w:ascii="Times New Roman" w:hAnsi="Times New Roman" w:cs="Times New Roman"/>
          <w:i/>
          <w:iCs/>
          <w:noProof/>
          <w:sz w:val="24"/>
          <w:szCs w:val="24"/>
        </w:rPr>
        <w:t>Aspirasi</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8</w:t>
      </w:r>
      <w:r w:rsidRPr="005B5711">
        <w:rPr>
          <w:rFonts w:ascii="Times New Roman" w:hAnsi="Times New Roman" w:cs="Times New Roman"/>
          <w:noProof/>
          <w:sz w:val="24"/>
          <w:szCs w:val="24"/>
        </w:rPr>
        <w:t>(1), 81–92.</w:t>
      </w:r>
    </w:p>
    <w:p w14:paraId="215ACDF2" w14:textId="77777777" w:rsidR="00E0020F" w:rsidRDefault="00E0020F"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175EBEC" w14:textId="77777777"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Anggraeni, I., Komariah, A., &amp; Kurniatun, T. C. (2016). Kinerja manajerial kepala sekolah, kinerja mengajar guru dan mutu sekolah dasar. </w:t>
      </w:r>
      <w:r w:rsidRPr="005B5711">
        <w:rPr>
          <w:rFonts w:ascii="Times New Roman" w:hAnsi="Times New Roman" w:cs="Times New Roman"/>
          <w:i/>
          <w:iCs/>
          <w:noProof/>
          <w:sz w:val="24"/>
          <w:szCs w:val="24"/>
        </w:rPr>
        <w:t>Jurnal Administrasi Pendidikan</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23</w:t>
      </w:r>
      <w:r w:rsidRPr="005B5711">
        <w:rPr>
          <w:rFonts w:ascii="Times New Roman" w:hAnsi="Times New Roman" w:cs="Times New Roman"/>
          <w:noProof/>
          <w:sz w:val="24"/>
          <w:szCs w:val="24"/>
        </w:rPr>
        <w:t>(2), 134–140.</w:t>
      </w:r>
    </w:p>
    <w:p w14:paraId="377DD41F"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3E86C18" w14:textId="77777777"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Anisari, A., Purwanti, E., &amp; Masrur, M. (2017). Strategi Kepala Sekolah Dalam Meningkatkan Mutu Pembelajaran Di Smp Nurul Islam Kelurahan Garuntang Kecamatan Bumi Waras Kota Bandar Lampung. </w:t>
      </w:r>
      <w:r w:rsidRPr="005B5711">
        <w:rPr>
          <w:rFonts w:ascii="Times New Roman" w:hAnsi="Times New Roman" w:cs="Times New Roman"/>
          <w:i/>
          <w:iCs/>
          <w:noProof/>
          <w:sz w:val="24"/>
          <w:szCs w:val="24"/>
        </w:rPr>
        <w:t>Jurnal Manajemen Pendidikan Islam Al-Idarah</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1</w:t>
      </w:r>
      <w:r w:rsidRPr="005B5711">
        <w:rPr>
          <w:rFonts w:ascii="Times New Roman" w:hAnsi="Times New Roman" w:cs="Times New Roman"/>
          <w:noProof/>
          <w:sz w:val="24"/>
          <w:szCs w:val="24"/>
        </w:rPr>
        <w:t>(1), 1–9.</w:t>
      </w:r>
    </w:p>
    <w:p w14:paraId="713F863F"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6878BE7" w14:textId="10281F17"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Arjunaita, A., Fitria, H., &amp; Rohana, R. (2020). Peran Kepala Sekolah dalam Menerapkan </w:t>
      </w:r>
      <w:r w:rsidRPr="005B5711">
        <w:rPr>
          <w:rFonts w:ascii="Times New Roman" w:hAnsi="Times New Roman" w:cs="Times New Roman"/>
          <w:noProof/>
          <w:sz w:val="24"/>
          <w:szCs w:val="24"/>
        </w:rPr>
        <w:lastRenderedPageBreak/>
        <w:t xml:space="preserve">Disiplin Kerja Guru. </w:t>
      </w:r>
      <w:r w:rsidRPr="005B5711">
        <w:rPr>
          <w:rFonts w:ascii="Times New Roman" w:hAnsi="Times New Roman" w:cs="Times New Roman"/>
          <w:i/>
          <w:iCs/>
          <w:noProof/>
          <w:sz w:val="24"/>
          <w:szCs w:val="24"/>
        </w:rPr>
        <w:t>Jurnal Pendidikan Tambusai</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4</w:t>
      </w:r>
      <w:r w:rsidRPr="005B5711">
        <w:rPr>
          <w:rFonts w:ascii="Times New Roman" w:hAnsi="Times New Roman" w:cs="Times New Roman"/>
          <w:noProof/>
          <w:sz w:val="24"/>
          <w:szCs w:val="24"/>
        </w:rPr>
        <w:t xml:space="preserve">(2), 1667–1675. </w:t>
      </w:r>
      <w:hyperlink r:id="rId11" w:history="1">
        <w:r w:rsidR="008E3BB8" w:rsidRPr="00415FA7">
          <w:rPr>
            <w:rStyle w:val="Hyperlink"/>
            <w:rFonts w:ascii="Times New Roman" w:hAnsi="Times New Roman" w:cs="Times New Roman"/>
            <w:noProof/>
            <w:sz w:val="24"/>
            <w:szCs w:val="24"/>
          </w:rPr>
          <w:t>https://doi.org/10.31004/jptam.v4i2.631</w:t>
        </w:r>
      </w:hyperlink>
    </w:p>
    <w:p w14:paraId="2D0E08B0"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C44676D" w14:textId="77E3556B"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Mahdiannur, M. A., Erman, E., Martini, M., Nurita, T., &amp; Rosdiana, L. (2022). Eksplorasi Pengetahuan Guru Ipa Smp Tentang Pembelajaran Berdiferensiasi Dalam Kurikulum Merdeka : Pengukuran Berdasarkan Complex Multiple-Choice Survey. </w:t>
      </w:r>
      <w:r w:rsidRPr="005B5711">
        <w:rPr>
          <w:rFonts w:ascii="Times New Roman" w:hAnsi="Times New Roman" w:cs="Times New Roman"/>
          <w:i/>
          <w:iCs/>
          <w:noProof/>
          <w:sz w:val="24"/>
          <w:szCs w:val="24"/>
        </w:rPr>
        <w:t>Jurnal Tarbiyah</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29</w:t>
      </w:r>
      <w:r w:rsidRPr="005B5711">
        <w:rPr>
          <w:rFonts w:ascii="Times New Roman" w:hAnsi="Times New Roman" w:cs="Times New Roman"/>
          <w:noProof/>
          <w:sz w:val="24"/>
          <w:szCs w:val="24"/>
        </w:rPr>
        <w:t xml:space="preserve">(2), 295. </w:t>
      </w:r>
      <w:hyperlink r:id="rId12" w:history="1">
        <w:r w:rsidR="008E3BB8" w:rsidRPr="00415FA7">
          <w:rPr>
            <w:rStyle w:val="Hyperlink"/>
            <w:rFonts w:ascii="Times New Roman" w:hAnsi="Times New Roman" w:cs="Times New Roman"/>
            <w:noProof/>
            <w:sz w:val="24"/>
            <w:szCs w:val="24"/>
          </w:rPr>
          <w:t>https://doi.org/10.30829/tar.v29i2.1812</w:t>
        </w:r>
      </w:hyperlink>
    </w:p>
    <w:p w14:paraId="6E3D6049"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7407A25" w14:textId="0894412A" w:rsidR="00123591" w:rsidRDefault="00BC6DB3"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O</w:t>
      </w:r>
      <w:r w:rsidR="00123591" w:rsidRPr="005B5711">
        <w:rPr>
          <w:rFonts w:ascii="Times New Roman" w:hAnsi="Times New Roman" w:cs="Times New Roman"/>
          <w:noProof/>
          <w:sz w:val="24"/>
          <w:szCs w:val="24"/>
        </w:rPr>
        <w:t xml:space="preserve">gaswara. (2010). Kontribusi Manajerial Kepala Sekolah dan Sistem Informasi Kepegawaian Terhadap Kinerja Mengajar Guru. </w:t>
      </w:r>
      <w:r w:rsidR="00123591" w:rsidRPr="005B5711">
        <w:rPr>
          <w:rFonts w:ascii="Times New Roman" w:hAnsi="Times New Roman" w:cs="Times New Roman"/>
          <w:i/>
          <w:iCs/>
          <w:noProof/>
          <w:sz w:val="24"/>
          <w:szCs w:val="24"/>
        </w:rPr>
        <w:t>Jurnal Penelitian Pendidikan</w:t>
      </w:r>
      <w:r w:rsidR="00123591" w:rsidRPr="005B5711">
        <w:rPr>
          <w:rFonts w:ascii="Times New Roman" w:hAnsi="Times New Roman" w:cs="Times New Roman"/>
          <w:noProof/>
          <w:sz w:val="24"/>
          <w:szCs w:val="24"/>
        </w:rPr>
        <w:t xml:space="preserve">, </w:t>
      </w:r>
      <w:r w:rsidR="00123591" w:rsidRPr="005B5711">
        <w:rPr>
          <w:rFonts w:ascii="Times New Roman" w:hAnsi="Times New Roman" w:cs="Times New Roman"/>
          <w:i/>
          <w:iCs/>
          <w:noProof/>
          <w:sz w:val="24"/>
          <w:szCs w:val="24"/>
        </w:rPr>
        <w:t>11</w:t>
      </w:r>
      <w:r w:rsidR="00123591" w:rsidRPr="005B5711">
        <w:rPr>
          <w:rFonts w:ascii="Times New Roman" w:hAnsi="Times New Roman" w:cs="Times New Roman"/>
          <w:noProof/>
          <w:sz w:val="24"/>
          <w:szCs w:val="24"/>
        </w:rPr>
        <w:t>(2), 60–72.</w:t>
      </w:r>
    </w:p>
    <w:p w14:paraId="6750EF17"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F9AA419" w14:textId="77777777" w:rsidR="00123591" w:rsidRPr="005B571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Usman. (2019). Strategi Kepala Sekolah dalam Meningkatkan Kompetensi Guru pada SMP Negeri 16 Kota Banda Aceh. </w:t>
      </w:r>
      <w:r w:rsidRPr="005B5711">
        <w:rPr>
          <w:rFonts w:ascii="Times New Roman" w:hAnsi="Times New Roman" w:cs="Times New Roman"/>
          <w:i/>
          <w:iCs/>
          <w:noProof/>
          <w:sz w:val="24"/>
          <w:szCs w:val="24"/>
        </w:rPr>
        <w:t>Jurnal Administrasi Pendidikan: Program Pascasarjana Unsyiah</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7</w:t>
      </w:r>
      <w:r w:rsidRPr="005B5711">
        <w:rPr>
          <w:rFonts w:ascii="Times New Roman" w:hAnsi="Times New Roman" w:cs="Times New Roman"/>
          <w:noProof/>
          <w:sz w:val="24"/>
          <w:szCs w:val="24"/>
        </w:rPr>
        <w:t>(1), 1–9.</w:t>
      </w:r>
    </w:p>
    <w:p w14:paraId="7413B55F" w14:textId="77777777" w:rsidR="00123591" w:rsidRPr="005B571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A9637F0" w14:textId="3EFFFC74"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Usman, H. (2017). Faktor-faktor yang Mempengaruhi Perilaku Kepala Sekolah. </w:t>
      </w:r>
      <w:r w:rsidRPr="005B5711">
        <w:rPr>
          <w:rFonts w:ascii="Times New Roman" w:hAnsi="Times New Roman" w:cs="Times New Roman"/>
          <w:i/>
          <w:iCs/>
          <w:noProof/>
          <w:sz w:val="24"/>
          <w:szCs w:val="24"/>
        </w:rPr>
        <w:t>Jurnal Tenaga Kependidikan</w:t>
      </w:r>
      <w:r w:rsidR="00E0020F">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2</w:t>
      </w:r>
      <w:r w:rsidR="00E0020F">
        <w:rPr>
          <w:rFonts w:ascii="Times New Roman" w:hAnsi="Times New Roman" w:cs="Times New Roman"/>
          <w:noProof/>
          <w:sz w:val="24"/>
          <w:szCs w:val="24"/>
        </w:rPr>
        <w:t xml:space="preserve">(3), </w:t>
      </w:r>
      <w:r w:rsidRPr="005B5711">
        <w:rPr>
          <w:rFonts w:ascii="Times New Roman" w:hAnsi="Times New Roman" w:cs="Times New Roman"/>
          <w:noProof/>
          <w:sz w:val="24"/>
          <w:szCs w:val="24"/>
        </w:rPr>
        <w:t>1–20.</w:t>
      </w:r>
      <w:r w:rsidR="00E0020F">
        <w:rPr>
          <w:rFonts w:ascii="Times New Roman" w:hAnsi="Times New Roman" w:cs="Times New Roman"/>
          <w:noProof/>
          <w:sz w:val="24"/>
          <w:szCs w:val="24"/>
        </w:rPr>
        <w:t xml:space="preserve"> </w:t>
      </w:r>
      <w:hyperlink r:id="rId13" w:history="1">
        <w:r w:rsidR="008E3BB8" w:rsidRPr="00415FA7">
          <w:rPr>
            <w:rStyle w:val="Hyperlink"/>
            <w:rFonts w:ascii="Times New Roman" w:hAnsi="Times New Roman" w:cs="Times New Roman"/>
            <w:noProof/>
            <w:sz w:val="24"/>
            <w:szCs w:val="24"/>
          </w:rPr>
          <w:t>https://journal.uny.ac.id/index.php/jamp/article/view/2334/1938</w:t>
        </w:r>
      </w:hyperlink>
    </w:p>
    <w:p w14:paraId="26F14410"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5FECB865" w14:textId="18E04561" w:rsidR="00123591" w:rsidRDefault="00123591"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Usman, H., &amp; Eko Raharjo, N. (2013). Strategi Kepemimpinan Pembelajaran Menyongsong Implementasi Kurikulum 2013. </w:t>
      </w:r>
      <w:r w:rsidRPr="005B5711">
        <w:rPr>
          <w:rFonts w:ascii="Times New Roman" w:hAnsi="Times New Roman" w:cs="Times New Roman"/>
          <w:i/>
          <w:iCs/>
          <w:noProof/>
          <w:sz w:val="24"/>
          <w:szCs w:val="24"/>
        </w:rPr>
        <w:t>Jurnal Cakrawala Pendidikan</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5</w:t>
      </w:r>
      <w:r w:rsidRPr="005B5711">
        <w:rPr>
          <w:rFonts w:ascii="Times New Roman" w:hAnsi="Times New Roman" w:cs="Times New Roman"/>
          <w:noProof/>
          <w:sz w:val="24"/>
          <w:szCs w:val="24"/>
        </w:rPr>
        <w:t xml:space="preserve">(1), 1–13. </w:t>
      </w:r>
      <w:hyperlink r:id="rId14" w:history="1">
        <w:r w:rsidR="008E3BB8" w:rsidRPr="00415FA7">
          <w:rPr>
            <w:rStyle w:val="Hyperlink"/>
            <w:rFonts w:ascii="Times New Roman" w:hAnsi="Times New Roman" w:cs="Times New Roman"/>
            <w:noProof/>
            <w:sz w:val="24"/>
            <w:szCs w:val="24"/>
          </w:rPr>
          <w:t>https://doi.org/10.21831/cp.v5i1.1253</w:t>
        </w:r>
      </w:hyperlink>
    </w:p>
    <w:p w14:paraId="1754CFED" w14:textId="77777777" w:rsidR="008E3BB8" w:rsidRPr="005B5711" w:rsidRDefault="008E3BB8" w:rsidP="008E3BB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B46EA9C" w14:textId="5CBB8312" w:rsidR="00F27FEE" w:rsidRPr="005B5711" w:rsidRDefault="00123591" w:rsidP="007E2DE0">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5B5711">
        <w:rPr>
          <w:rFonts w:ascii="Times New Roman" w:hAnsi="Times New Roman" w:cs="Times New Roman"/>
          <w:noProof/>
          <w:sz w:val="24"/>
          <w:szCs w:val="24"/>
        </w:rPr>
        <w:t xml:space="preserve">Riyanto, T., &amp; Masniar, M. (2019). Pengaruh Kompetensi Manajerial Kepala Sekolah Dan Motivasi Guru, Terhadap Prestasi Siswa Sd Negeri Sekecamatan Pulau Rimau. </w:t>
      </w:r>
      <w:r w:rsidRPr="005B5711">
        <w:rPr>
          <w:rFonts w:ascii="Times New Roman" w:hAnsi="Times New Roman" w:cs="Times New Roman"/>
          <w:i/>
          <w:iCs/>
          <w:noProof/>
          <w:sz w:val="24"/>
          <w:szCs w:val="24"/>
        </w:rPr>
        <w:t>JMKSP (Jurnal Manajemen, Kepemimpinan, Dan Supervisi Pendidikan)</w:t>
      </w:r>
      <w:r w:rsidRPr="005B5711">
        <w:rPr>
          <w:rFonts w:ascii="Times New Roman" w:hAnsi="Times New Roman" w:cs="Times New Roman"/>
          <w:noProof/>
          <w:sz w:val="24"/>
          <w:szCs w:val="24"/>
        </w:rPr>
        <w:t xml:space="preserve">, </w:t>
      </w:r>
      <w:r w:rsidRPr="005B5711">
        <w:rPr>
          <w:rFonts w:ascii="Times New Roman" w:hAnsi="Times New Roman" w:cs="Times New Roman"/>
          <w:i/>
          <w:iCs/>
          <w:noProof/>
          <w:sz w:val="24"/>
          <w:szCs w:val="24"/>
        </w:rPr>
        <w:t>4</w:t>
      </w:r>
      <w:r w:rsidRPr="005B5711">
        <w:rPr>
          <w:rFonts w:ascii="Times New Roman" w:hAnsi="Times New Roman" w:cs="Times New Roman"/>
          <w:noProof/>
          <w:sz w:val="24"/>
          <w:szCs w:val="24"/>
        </w:rPr>
        <w:t>(2), 180. https://doi.org/10.31851/jmksp.v4i2.2907</w:t>
      </w:r>
    </w:p>
    <w:sectPr w:rsidR="00F27FEE" w:rsidRPr="005B5711" w:rsidSect="008E3BB8">
      <w:type w:val="continuous"/>
      <w:pgSz w:w="11906" w:h="16838" w:code="9"/>
      <w:pgMar w:top="1701" w:right="1701" w:bottom="1701" w:left="1701" w:header="720" w:footer="720" w:gutter="0"/>
      <w:cols w:space="70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BD14E3" w14:textId="77777777" w:rsidR="00873E91" w:rsidRDefault="00873E91" w:rsidP="001D4BD0">
      <w:pPr>
        <w:spacing w:after="0" w:line="240" w:lineRule="auto"/>
      </w:pPr>
      <w:r>
        <w:separator/>
      </w:r>
    </w:p>
  </w:endnote>
  <w:endnote w:type="continuationSeparator" w:id="0">
    <w:p w14:paraId="2244EBB3" w14:textId="77777777" w:rsidR="00873E91" w:rsidRDefault="00873E91" w:rsidP="001D4B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ladio Uralic">
    <w:altName w:val="Calibri"/>
    <w:charset w:val="00"/>
    <w:family w:val="auto"/>
    <w:pitch w:val="variable"/>
  </w:font>
  <w:font w:name="P052">
    <w:altName w:val="Calibri"/>
    <w:charset w:val="00"/>
    <w:family w:val="auto"/>
    <w:pitch w:val="variable"/>
  </w:font>
  <w:font w:name="Calisto MT">
    <w:panose1 w:val="02040603050505030304"/>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5467670"/>
      <w:docPartObj>
        <w:docPartGallery w:val="Page Numbers (Bottom of Page)"/>
        <w:docPartUnique/>
      </w:docPartObj>
    </w:sdtPr>
    <w:sdtEndPr>
      <w:rPr>
        <w:noProof/>
      </w:rPr>
    </w:sdtEndPr>
    <w:sdtContent>
      <w:p w14:paraId="0FAD50C4" w14:textId="5D9AE366" w:rsidR="001D4BD0" w:rsidRDefault="007E2DE0">
        <w:pPr>
          <w:pStyle w:val="Footer"/>
        </w:pPr>
        <w:r w:rsidRPr="007E2DE0">
          <w:rPr>
            <w:rFonts w:ascii="Times New Roman" w:hAnsi="Times New Roman" w:cs="Times New Roman"/>
            <w:i/>
          </w:rPr>
          <w:t>© Program Studi Magister Administrasi Pendidikan Pascasarjana Universitas Riau</w:t>
        </w:r>
        <w:r>
          <w:t xml:space="preserve"> </w:t>
        </w:r>
        <w:r>
          <w:tab/>
        </w:r>
        <w:r w:rsidR="001D4BD0" w:rsidRPr="007E2DE0">
          <w:rPr>
            <w:rFonts w:ascii="Times New Roman" w:hAnsi="Times New Roman" w:cs="Times New Roman"/>
            <w:sz w:val="24"/>
          </w:rPr>
          <w:fldChar w:fldCharType="begin"/>
        </w:r>
        <w:r w:rsidR="001D4BD0" w:rsidRPr="007E2DE0">
          <w:rPr>
            <w:rFonts w:ascii="Times New Roman" w:hAnsi="Times New Roman" w:cs="Times New Roman"/>
            <w:sz w:val="24"/>
          </w:rPr>
          <w:instrText xml:space="preserve"> PAGE   \* MERGEFORMAT </w:instrText>
        </w:r>
        <w:r w:rsidR="001D4BD0" w:rsidRPr="007E2DE0">
          <w:rPr>
            <w:rFonts w:ascii="Times New Roman" w:hAnsi="Times New Roman" w:cs="Times New Roman"/>
            <w:sz w:val="24"/>
          </w:rPr>
          <w:fldChar w:fldCharType="separate"/>
        </w:r>
        <w:r w:rsidR="00864C37">
          <w:rPr>
            <w:rFonts w:ascii="Times New Roman" w:hAnsi="Times New Roman" w:cs="Times New Roman"/>
            <w:noProof/>
            <w:sz w:val="24"/>
          </w:rPr>
          <w:t>88</w:t>
        </w:r>
        <w:r w:rsidR="001D4BD0" w:rsidRPr="007E2DE0">
          <w:rPr>
            <w:rFonts w:ascii="Times New Roman" w:hAnsi="Times New Roman" w:cs="Times New Roman"/>
            <w:noProof/>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7117644"/>
      <w:docPartObj>
        <w:docPartGallery w:val="Page Numbers (Bottom of Page)"/>
        <w:docPartUnique/>
      </w:docPartObj>
    </w:sdtPr>
    <w:sdtEndPr>
      <w:rPr>
        <w:rFonts w:ascii="Times New Roman" w:hAnsi="Times New Roman" w:cs="Times New Roman"/>
        <w:noProof/>
        <w:sz w:val="24"/>
      </w:rPr>
    </w:sdtEndPr>
    <w:sdtContent>
      <w:p w14:paraId="74D844F0" w14:textId="49AA7455" w:rsidR="002E3F5D" w:rsidRPr="002E3F5D" w:rsidRDefault="002E3F5D">
        <w:pPr>
          <w:pStyle w:val="Footer"/>
          <w:rPr>
            <w:rFonts w:ascii="Times New Roman" w:hAnsi="Times New Roman" w:cs="Times New Roman"/>
            <w:sz w:val="24"/>
          </w:rPr>
        </w:pPr>
        <w:r w:rsidRPr="002E3F5D">
          <w:rPr>
            <w:rFonts w:ascii="Times New Roman" w:hAnsi="Times New Roman" w:cs="Times New Roman"/>
            <w:i/>
          </w:rPr>
          <w:t>© Program Studi Magister Administrasi Pendidikan Pascasarjana Universitas Riau</w:t>
        </w:r>
        <w:r w:rsidRPr="002E3F5D">
          <w:rPr>
            <w:rFonts w:ascii="Times New Roman" w:hAnsi="Times New Roman" w:cs="Times New Roman"/>
            <w:sz w:val="24"/>
          </w:rPr>
          <w:t xml:space="preserve"> </w:t>
        </w:r>
        <w:r>
          <w:rPr>
            <w:rFonts w:ascii="Times New Roman" w:hAnsi="Times New Roman" w:cs="Times New Roman"/>
            <w:sz w:val="24"/>
          </w:rPr>
          <w:tab/>
        </w:r>
        <w:r w:rsidRPr="002E3F5D">
          <w:rPr>
            <w:rFonts w:ascii="Times New Roman" w:hAnsi="Times New Roman" w:cs="Times New Roman"/>
            <w:sz w:val="24"/>
          </w:rPr>
          <w:fldChar w:fldCharType="begin"/>
        </w:r>
        <w:r w:rsidRPr="002E3F5D">
          <w:rPr>
            <w:rFonts w:ascii="Times New Roman" w:hAnsi="Times New Roman" w:cs="Times New Roman"/>
            <w:sz w:val="24"/>
          </w:rPr>
          <w:instrText xml:space="preserve"> PAGE   \* MERGEFORMAT </w:instrText>
        </w:r>
        <w:r w:rsidRPr="002E3F5D">
          <w:rPr>
            <w:rFonts w:ascii="Times New Roman" w:hAnsi="Times New Roman" w:cs="Times New Roman"/>
            <w:sz w:val="24"/>
          </w:rPr>
          <w:fldChar w:fldCharType="separate"/>
        </w:r>
        <w:r w:rsidR="00864C37">
          <w:rPr>
            <w:rFonts w:ascii="Times New Roman" w:hAnsi="Times New Roman" w:cs="Times New Roman"/>
            <w:noProof/>
            <w:sz w:val="24"/>
          </w:rPr>
          <w:t>80</w:t>
        </w:r>
        <w:r w:rsidRPr="002E3F5D">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77621" w14:textId="77777777" w:rsidR="00873E91" w:rsidRDefault="00873E91" w:rsidP="001D4BD0">
      <w:pPr>
        <w:spacing w:after="0" w:line="240" w:lineRule="auto"/>
      </w:pPr>
      <w:r>
        <w:separator/>
      </w:r>
    </w:p>
  </w:footnote>
  <w:footnote w:type="continuationSeparator" w:id="0">
    <w:p w14:paraId="5B5DDBD2" w14:textId="77777777" w:rsidR="00873E91" w:rsidRDefault="00873E91" w:rsidP="001D4B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6D51" w14:textId="77777777" w:rsidR="001858B4" w:rsidRPr="00B054A6" w:rsidRDefault="001858B4" w:rsidP="001858B4">
    <w:pPr>
      <w:pStyle w:val="Header"/>
      <w:tabs>
        <w:tab w:val="right" w:pos="8789"/>
      </w:tabs>
      <w:rPr>
        <w:rFonts w:ascii="Calisto MT" w:hAnsi="Calisto MT"/>
        <w:i/>
        <w:sz w:val="18"/>
        <w:szCs w:val="18"/>
      </w:rPr>
    </w:pPr>
    <w:r>
      <w:rPr>
        <w:rFonts w:ascii="Calisto MT" w:hAnsi="Calisto MT"/>
        <w:i/>
        <w:sz w:val="18"/>
        <w:szCs w:val="18"/>
      </w:rPr>
      <w:t>Jurnal JUMPED (Jurnal Manajemen Pendidikan),  Juni 2024</w:t>
    </w:r>
    <w:r>
      <w:rPr>
        <w:rFonts w:ascii="Calisto MT" w:hAnsi="Calisto MT"/>
        <w:i/>
        <w:sz w:val="18"/>
        <w:szCs w:val="18"/>
      </w:rPr>
      <w:tab/>
    </w:r>
    <w:r>
      <w:rPr>
        <w:rFonts w:ascii="Calisto MT" w:hAnsi="Calisto MT"/>
        <w:i/>
        <w:sz w:val="18"/>
        <w:szCs w:val="18"/>
      </w:rPr>
      <w:tab/>
      <w:t>Volume 12, No 1</w:t>
    </w:r>
  </w:p>
  <w:p w14:paraId="0B93AFF8" w14:textId="77777777" w:rsidR="001858B4" w:rsidRPr="009E1275" w:rsidRDefault="001858B4" w:rsidP="001858B4">
    <w:pPr>
      <w:pStyle w:val="Header"/>
      <w:tabs>
        <w:tab w:val="right" w:pos="8789"/>
        <w:tab w:val="left" w:pos="9072"/>
      </w:tabs>
    </w:pPr>
    <w:r w:rsidRPr="007B46BB">
      <w:rPr>
        <w:rFonts w:ascii="Calisto MT" w:hAnsi="Calisto MT"/>
        <w:b/>
        <w:i/>
        <w:sz w:val="18"/>
        <w:szCs w:val="18"/>
      </w:rPr>
      <w:t xml:space="preserve">p-ISSN </w:t>
    </w:r>
    <w:r>
      <w:rPr>
        <w:rFonts w:ascii="Calisto MT" w:hAnsi="Calisto MT"/>
        <w:i/>
        <w:sz w:val="18"/>
        <w:szCs w:val="18"/>
      </w:rPr>
      <w:t>2338-5278</w:t>
    </w:r>
    <w:r>
      <w:t xml:space="preserve"> </w:t>
    </w:r>
    <w:r>
      <w:tab/>
    </w:r>
    <w:r>
      <w:tab/>
    </w:r>
    <w:r>
      <w:rPr>
        <w:rFonts w:ascii="Calisto MT" w:hAnsi="Calisto MT"/>
        <w:i/>
        <w:sz w:val="18"/>
        <w:szCs w:val="18"/>
      </w:rPr>
      <w:t>https://jmp.ejournal.unri.ac.id/index.php/JMP/index</w:t>
    </w:r>
  </w:p>
  <w:p w14:paraId="22DF4F96" w14:textId="13BF5C82" w:rsidR="001858B4" w:rsidRDefault="001858B4">
    <w:pPr>
      <w:pStyle w:val="Header"/>
    </w:pPr>
    <w:r w:rsidRPr="007B46BB">
      <w:rPr>
        <w:rFonts w:ascii="Calisto MT" w:hAnsi="Calisto MT"/>
        <w:b/>
        <w:i/>
        <w:iCs/>
        <w:sz w:val="18"/>
        <w:szCs w:val="18"/>
      </w:rPr>
      <w:t>e-ISSN</w:t>
    </w:r>
    <w:r w:rsidRPr="00AB6565">
      <w:rPr>
        <w:rFonts w:ascii="Calisto MT" w:hAnsi="Calisto MT"/>
        <w:i/>
        <w:iCs/>
        <w:sz w:val="18"/>
        <w:szCs w:val="18"/>
      </w:rPr>
      <w:t xml:space="preserve"> 2745-368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A045F9" w14:textId="77777777" w:rsidR="001858B4" w:rsidRPr="00B054A6" w:rsidRDefault="001858B4" w:rsidP="001858B4">
    <w:pPr>
      <w:pStyle w:val="Header"/>
      <w:tabs>
        <w:tab w:val="right" w:pos="8789"/>
      </w:tabs>
      <w:rPr>
        <w:rFonts w:ascii="Calisto MT" w:hAnsi="Calisto MT"/>
        <w:i/>
        <w:sz w:val="18"/>
        <w:szCs w:val="18"/>
      </w:rPr>
    </w:pPr>
    <w:r>
      <w:rPr>
        <w:rFonts w:ascii="Calisto MT" w:hAnsi="Calisto MT"/>
        <w:i/>
        <w:sz w:val="18"/>
        <w:szCs w:val="18"/>
      </w:rPr>
      <w:t>Jurnal JUMPED (Jurnal Manajemen Pendidikan),  Juni 2024</w:t>
    </w:r>
    <w:r>
      <w:rPr>
        <w:rFonts w:ascii="Calisto MT" w:hAnsi="Calisto MT"/>
        <w:i/>
        <w:sz w:val="18"/>
        <w:szCs w:val="18"/>
      </w:rPr>
      <w:tab/>
    </w:r>
    <w:r>
      <w:rPr>
        <w:rFonts w:ascii="Calisto MT" w:hAnsi="Calisto MT"/>
        <w:i/>
        <w:sz w:val="18"/>
        <w:szCs w:val="18"/>
      </w:rPr>
      <w:tab/>
      <w:t>Volume 12, No 1</w:t>
    </w:r>
  </w:p>
  <w:p w14:paraId="64A92125" w14:textId="77777777" w:rsidR="001858B4" w:rsidRPr="009E1275" w:rsidRDefault="001858B4" w:rsidP="001858B4">
    <w:pPr>
      <w:pStyle w:val="Header"/>
      <w:tabs>
        <w:tab w:val="right" w:pos="8789"/>
        <w:tab w:val="left" w:pos="9072"/>
      </w:tabs>
    </w:pPr>
    <w:r w:rsidRPr="007B46BB">
      <w:rPr>
        <w:rFonts w:ascii="Calisto MT" w:hAnsi="Calisto MT"/>
        <w:b/>
        <w:i/>
        <w:sz w:val="18"/>
        <w:szCs w:val="18"/>
      </w:rPr>
      <w:t xml:space="preserve">p-ISSN </w:t>
    </w:r>
    <w:r>
      <w:rPr>
        <w:rFonts w:ascii="Calisto MT" w:hAnsi="Calisto MT"/>
        <w:i/>
        <w:sz w:val="18"/>
        <w:szCs w:val="18"/>
      </w:rPr>
      <w:t>2338-5278</w:t>
    </w:r>
    <w:r>
      <w:t xml:space="preserve"> </w:t>
    </w:r>
    <w:r>
      <w:tab/>
    </w:r>
    <w:r>
      <w:tab/>
    </w:r>
    <w:r>
      <w:rPr>
        <w:rFonts w:ascii="Calisto MT" w:hAnsi="Calisto MT"/>
        <w:i/>
        <w:sz w:val="18"/>
        <w:szCs w:val="18"/>
      </w:rPr>
      <w:t>https://jmp.ejournal.unri.ac.id/index.php/JMP/index</w:t>
    </w:r>
  </w:p>
  <w:p w14:paraId="5A6C5BB0" w14:textId="3330DBB5" w:rsidR="001858B4" w:rsidRDefault="001858B4">
    <w:pPr>
      <w:pStyle w:val="Header"/>
    </w:pPr>
    <w:r w:rsidRPr="007B46BB">
      <w:rPr>
        <w:rFonts w:ascii="Calisto MT" w:hAnsi="Calisto MT"/>
        <w:b/>
        <w:i/>
        <w:iCs/>
        <w:sz w:val="18"/>
        <w:szCs w:val="18"/>
      </w:rPr>
      <w:t>e-ISSN</w:t>
    </w:r>
    <w:r w:rsidRPr="00AB6565">
      <w:rPr>
        <w:rFonts w:ascii="Calisto MT" w:hAnsi="Calisto MT"/>
        <w:i/>
        <w:iCs/>
        <w:sz w:val="18"/>
        <w:szCs w:val="18"/>
      </w:rPr>
      <w:t xml:space="preserve"> 2745-368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E4F74"/>
    <w:multiLevelType w:val="hybridMultilevel"/>
    <w:tmpl w:val="0868DC86"/>
    <w:lvl w:ilvl="0" w:tplc="7A127B94">
      <w:start w:val="1"/>
      <w:numFmt w:val="upp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nsid w:val="0ACE21DB"/>
    <w:multiLevelType w:val="hybridMultilevel"/>
    <w:tmpl w:val="F1A4C5F0"/>
    <w:lvl w:ilvl="0" w:tplc="0FC2072E">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nsid w:val="20081725"/>
    <w:multiLevelType w:val="hybridMultilevel"/>
    <w:tmpl w:val="773C9950"/>
    <w:lvl w:ilvl="0" w:tplc="F764437E">
      <w:start w:val="1"/>
      <w:numFmt w:val="low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31B774B1"/>
    <w:multiLevelType w:val="hybridMultilevel"/>
    <w:tmpl w:val="1A7ECC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3F071EED"/>
    <w:multiLevelType w:val="hybridMultilevel"/>
    <w:tmpl w:val="40905A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DE86A0B"/>
    <w:multiLevelType w:val="hybridMultilevel"/>
    <w:tmpl w:val="F50EB4E8"/>
    <w:lvl w:ilvl="0" w:tplc="B5B0A328">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6AFD4CEE"/>
    <w:multiLevelType w:val="hybridMultilevel"/>
    <w:tmpl w:val="B01A6B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74192781"/>
    <w:multiLevelType w:val="hybridMultilevel"/>
    <w:tmpl w:val="F9ACF982"/>
    <w:lvl w:ilvl="0" w:tplc="882A1CD6">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4"/>
  </w:num>
  <w:num w:numId="5">
    <w:abstractNumId w:val="2"/>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1864"/>
    <w:rsid w:val="0001458F"/>
    <w:rsid w:val="00017178"/>
    <w:rsid w:val="00035396"/>
    <w:rsid w:val="00043FA1"/>
    <w:rsid w:val="0007782E"/>
    <w:rsid w:val="00083713"/>
    <w:rsid w:val="00085B48"/>
    <w:rsid w:val="000945E9"/>
    <w:rsid w:val="00123591"/>
    <w:rsid w:val="00137F35"/>
    <w:rsid w:val="001405BB"/>
    <w:rsid w:val="00155C8A"/>
    <w:rsid w:val="00174007"/>
    <w:rsid w:val="00176550"/>
    <w:rsid w:val="001832B8"/>
    <w:rsid w:val="001847A1"/>
    <w:rsid w:val="001858B4"/>
    <w:rsid w:val="001A0FD7"/>
    <w:rsid w:val="001B1E1A"/>
    <w:rsid w:val="001D4BD0"/>
    <w:rsid w:val="001D7CD2"/>
    <w:rsid w:val="001E10BD"/>
    <w:rsid w:val="001F0F41"/>
    <w:rsid w:val="00222F0D"/>
    <w:rsid w:val="00271E92"/>
    <w:rsid w:val="00274357"/>
    <w:rsid w:val="00281829"/>
    <w:rsid w:val="0029775F"/>
    <w:rsid w:val="002B368C"/>
    <w:rsid w:val="002C1B15"/>
    <w:rsid w:val="002C71A8"/>
    <w:rsid w:val="002D15E8"/>
    <w:rsid w:val="002D6421"/>
    <w:rsid w:val="002E3F5D"/>
    <w:rsid w:val="002F4691"/>
    <w:rsid w:val="002F6F33"/>
    <w:rsid w:val="00300AAA"/>
    <w:rsid w:val="00330C13"/>
    <w:rsid w:val="00332B6C"/>
    <w:rsid w:val="0038003B"/>
    <w:rsid w:val="0038219A"/>
    <w:rsid w:val="00394DF2"/>
    <w:rsid w:val="003B7F00"/>
    <w:rsid w:val="003C0083"/>
    <w:rsid w:val="003D3B21"/>
    <w:rsid w:val="003E13D2"/>
    <w:rsid w:val="003E49B1"/>
    <w:rsid w:val="00403013"/>
    <w:rsid w:val="00413C42"/>
    <w:rsid w:val="004229ED"/>
    <w:rsid w:val="00445D79"/>
    <w:rsid w:val="00456396"/>
    <w:rsid w:val="0049683C"/>
    <w:rsid w:val="004A7380"/>
    <w:rsid w:val="004B08CB"/>
    <w:rsid w:val="004D25C6"/>
    <w:rsid w:val="004D473C"/>
    <w:rsid w:val="004D5201"/>
    <w:rsid w:val="00507D82"/>
    <w:rsid w:val="00581FAD"/>
    <w:rsid w:val="00586D30"/>
    <w:rsid w:val="00591439"/>
    <w:rsid w:val="005A4947"/>
    <w:rsid w:val="005B5711"/>
    <w:rsid w:val="0063305C"/>
    <w:rsid w:val="00691007"/>
    <w:rsid w:val="006A39C6"/>
    <w:rsid w:val="006E6CCD"/>
    <w:rsid w:val="00703B31"/>
    <w:rsid w:val="00707252"/>
    <w:rsid w:val="00724F95"/>
    <w:rsid w:val="007349F0"/>
    <w:rsid w:val="00743221"/>
    <w:rsid w:val="007476CC"/>
    <w:rsid w:val="00771864"/>
    <w:rsid w:val="00792517"/>
    <w:rsid w:val="00797224"/>
    <w:rsid w:val="007C1CC5"/>
    <w:rsid w:val="007E2DE0"/>
    <w:rsid w:val="00825F24"/>
    <w:rsid w:val="00864C37"/>
    <w:rsid w:val="0086696C"/>
    <w:rsid w:val="00867E86"/>
    <w:rsid w:val="008705DC"/>
    <w:rsid w:val="00873E91"/>
    <w:rsid w:val="00877D02"/>
    <w:rsid w:val="0089167C"/>
    <w:rsid w:val="0089504F"/>
    <w:rsid w:val="008B5B5F"/>
    <w:rsid w:val="008C7276"/>
    <w:rsid w:val="008E12C9"/>
    <w:rsid w:val="008E357E"/>
    <w:rsid w:val="008E3BB8"/>
    <w:rsid w:val="0094417C"/>
    <w:rsid w:val="009605D2"/>
    <w:rsid w:val="00975C1C"/>
    <w:rsid w:val="009E3F31"/>
    <w:rsid w:val="009E47C4"/>
    <w:rsid w:val="009F2AC5"/>
    <w:rsid w:val="00A40C28"/>
    <w:rsid w:val="00A437B5"/>
    <w:rsid w:val="00A50E6C"/>
    <w:rsid w:val="00A5450F"/>
    <w:rsid w:val="00A92272"/>
    <w:rsid w:val="00AB19B8"/>
    <w:rsid w:val="00AD0AF0"/>
    <w:rsid w:val="00AD7418"/>
    <w:rsid w:val="00AE08CD"/>
    <w:rsid w:val="00B05BBB"/>
    <w:rsid w:val="00B5505F"/>
    <w:rsid w:val="00B71B86"/>
    <w:rsid w:val="00B82F26"/>
    <w:rsid w:val="00BB0E90"/>
    <w:rsid w:val="00BC6DB3"/>
    <w:rsid w:val="00BD24E2"/>
    <w:rsid w:val="00C016D6"/>
    <w:rsid w:val="00C53BB9"/>
    <w:rsid w:val="00C6698E"/>
    <w:rsid w:val="00C710FD"/>
    <w:rsid w:val="00C73C5F"/>
    <w:rsid w:val="00CA6E17"/>
    <w:rsid w:val="00CB12DF"/>
    <w:rsid w:val="00CB20DA"/>
    <w:rsid w:val="00CF7139"/>
    <w:rsid w:val="00D03091"/>
    <w:rsid w:val="00D242F4"/>
    <w:rsid w:val="00D3455C"/>
    <w:rsid w:val="00D35EFC"/>
    <w:rsid w:val="00D9529D"/>
    <w:rsid w:val="00D959D7"/>
    <w:rsid w:val="00DD442E"/>
    <w:rsid w:val="00DE59F2"/>
    <w:rsid w:val="00E0020F"/>
    <w:rsid w:val="00E0541B"/>
    <w:rsid w:val="00E55ECD"/>
    <w:rsid w:val="00E712D5"/>
    <w:rsid w:val="00E96379"/>
    <w:rsid w:val="00EA6B09"/>
    <w:rsid w:val="00EB51CA"/>
    <w:rsid w:val="00ED177F"/>
    <w:rsid w:val="00EE275A"/>
    <w:rsid w:val="00EF553F"/>
    <w:rsid w:val="00F01B5B"/>
    <w:rsid w:val="00F20AC4"/>
    <w:rsid w:val="00F27FEE"/>
    <w:rsid w:val="00F6174B"/>
    <w:rsid w:val="00F72E9E"/>
    <w:rsid w:val="00F76222"/>
    <w:rsid w:val="00F90BAD"/>
    <w:rsid w:val="00F9675B"/>
    <w:rsid w:val="00FD7D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5ECF25E"/>
  <w15:chartTrackingRefBased/>
  <w15:docId w15:val="{D5EDD68F-8090-42F0-8627-9AEA85FF5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091"/>
  </w:style>
  <w:style w:type="paragraph" w:styleId="Heading1">
    <w:name w:val="heading 1"/>
    <w:basedOn w:val="Normal"/>
    <w:link w:val="Heading1Char"/>
    <w:uiPriority w:val="9"/>
    <w:qFormat/>
    <w:rsid w:val="008C7276"/>
    <w:pPr>
      <w:widowControl w:val="0"/>
      <w:autoSpaceDE w:val="0"/>
      <w:autoSpaceDN w:val="0"/>
      <w:spacing w:after="0" w:line="240" w:lineRule="auto"/>
      <w:ind w:left="404" w:hanging="285"/>
      <w:outlineLvl w:val="0"/>
    </w:pPr>
    <w:rPr>
      <w:rFonts w:ascii="Palladio Uralic" w:eastAsia="Palladio Uralic" w:hAnsi="Palladio Uralic" w:cs="Palladio Uralic"/>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276"/>
    <w:rPr>
      <w:rFonts w:ascii="Palladio Uralic" w:eastAsia="Palladio Uralic" w:hAnsi="Palladio Uralic" w:cs="Palladio Uralic"/>
      <w:b/>
      <w:bCs/>
      <w:kern w:val="0"/>
      <w:sz w:val="24"/>
      <w:szCs w:val="24"/>
      <w:lang w:val="en-US"/>
      <w14:ligatures w14:val="none"/>
    </w:rPr>
  </w:style>
  <w:style w:type="character" w:styleId="Hyperlink">
    <w:name w:val="Hyperlink"/>
    <w:basedOn w:val="DefaultParagraphFont"/>
    <w:uiPriority w:val="99"/>
    <w:unhideWhenUsed/>
    <w:rsid w:val="008C7276"/>
    <w:rPr>
      <w:color w:val="0563C1" w:themeColor="hyperlink"/>
      <w:u w:val="single"/>
    </w:rPr>
  </w:style>
  <w:style w:type="character" w:customStyle="1" w:styleId="UnresolvedMention">
    <w:name w:val="Unresolved Mention"/>
    <w:basedOn w:val="DefaultParagraphFont"/>
    <w:uiPriority w:val="99"/>
    <w:semiHidden/>
    <w:unhideWhenUsed/>
    <w:rsid w:val="008C7276"/>
    <w:rPr>
      <w:color w:val="605E5C"/>
      <w:shd w:val="clear" w:color="auto" w:fill="E1DFDD"/>
    </w:rPr>
  </w:style>
  <w:style w:type="paragraph" w:styleId="BodyText">
    <w:name w:val="Body Text"/>
    <w:basedOn w:val="Normal"/>
    <w:link w:val="BodyTextChar"/>
    <w:uiPriority w:val="1"/>
    <w:qFormat/>
    <w:rsid w:val="00F90BAD"/>
    <w:pPr>
      <w:widowControl w:val="0"/>
      <w:autoSpaceDE w:val="0"/>
      <w:autoSpaceDN w:val="0"/>
      <w:spacing w:after="0" w:line="240" w:lineRule="auto"/>
    </w:pPr>
    <w:rPr>
      <w:rFonts w:ascii="P052" w:eastAsia="P052" w:hAnsi="P052" w:cs="P052"/>
      <w:kern w:val="0"/>
      <w:sz w:val="24"/>
      <w:szCs w:val="24"/>
      <w:lang w:val="en-US"/>
      <w14:ligatures w14:val="none"/>
    </w:rPr>
  </w:style>
  <w:style w:type="character" w:customStyle="1" w:styleId="BodyTextChar">
    <w:name w:val="Body Text Char"/>
    <w:basedOn w:val="DefaultParagraphFont"/>
    <w:link w:val="BodyText"/>
    <w:uiPriority w:val="1"/>
    <w:rsid w:val="00F90BAD"/>
    <w:rPr>
      <w:rFonts w:ascii="P052" w:eastAsia="P052" w:hAnsi="P052" w:cs="P052"/>
      <w:kern w:val="0"/>
      <w:sz w:val="24"/>
      <w:szCs w:val="24"/>
      <w:lang w:val="en-US"/>
      <w14:ligatures w14:val="none"/>
    </w:rPr>
  </w:style>
  <w:style w:type="paragraph" w:styleId="ListParagraph">
    <w:name w:val="List Paragraph"/>
    <w:aliases w:val="Body of text,Colorful List - Accent 11,List Paragraph1,Body of text+1,Body of text+2,Body of text+3,List Paragraph11,HEADING 1,Medium Grid 1 - Accent 21"/>
    <w:basedOn w:val="Normal"/>
    <w:link w:val="ListParagraphChar"/>
    <w:uiPriority w:val="34"/>
    <w:qFormat/>
    <w:rsid w:val="008E12C9"/>
    <w:pPr>
      <w:ind w:left="720"/>
      <w:contextualSpacing/>
    </w:pPr>
  </w:style>
  <w:style w:type="paragraph" w:styleId="Header">
    <w:name w:val="header"/>
    <w:basedOn w:val="Normal"/>
    <w:link w:val="HeaderChar"/>
    <w:uiPriority w:val="99"/>
    <w:unhideWhenUsed/>
    <w:rsid w:val="001D4B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4BD0"/>
  </w:style>
  <w:style w:type="paragraph" w:styleId="Footer">
    <w:name w:val="footer"/>
    <w:basedOn w:val="Normal"/>
    <w:link w:val="FooterChar"/>
    <w:uiPriority w:val="99"/>
    <w:unhideWhenUsed/>
    <w:rsid w:val="001D4B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4BD0"/>
  </w:style>
  <w:style w:type="paragraph" w:styleId="NoSpacing">
    <w:name w:val="No Spacing"/>
    <w:uiPriority w:val="1"/>
    <w:qFormat/>
    <w:rsid w:val="003E49B1"/>
    <w:pPr>
      <w:spacing w:after="0" w:line="240" w:lineRule="auto"/>
    </w:pPr>
    <w:rPr>
      <w:rFonts w:ascii="Calibri" w:eastAsia="Calibri" w:hAnsi="Calibri" w:cs="Times New Roman"/>
      <w:kern w:val="0"/>
      <w:sz w:val="24"/>
      <w:szCs w:val="24"/>
      <w14:ligatures w14:val="none"/>
    </w:rPr>
  </w:style>
  <w:style w:type="character" w:customStyle="1" w:styleId="match">
    <w:name w:val="match"/>
    <w:basedOn w:val="DefaultParagraphFont"/>
    <w:rsid w:val="002B368C"/>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
    <w:link w:val="ListParagraph"/>
    <w:uiPriority w:val="34"/>
    <w:qFormat/>
    <w:locked/>
    <w:rsid w:val="00D95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journal.uny.ac.id/index.php/jamp/article/view/2334/1938"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doi.org/10.30829/tar.v29i2.181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1004/jptam.v4i2.63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doi.org/10.21831/cp.v5i1.12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16</TotalTime>
  <Pages>9</Pages>
  <Words>5381</Words>
  <Characters>3067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miruddin</dc:creator>
  <cp:keywords/>
  <dc:description/>
  <cp:lastModifiedBy>TGBiru</cp:lastModifiedBy>
  <cp:revision>41</cp:revision>
  <dcterms:created xsi:type="dcterms:W3CDTF">2023-11-16T01:37:00Z</dcterms:created>
  <dcterms:modified xsi:type="dcterms:W3CDTF">2024-07-03T09:21:00Z</dcterms:modified>
</cp:coreProperties>
</file>